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AEB81D" w14:textId="5FA95131" w:rsidR="00B84713" w:rsidRDefault="00DF3ECC" w:rsidP="00DF3ECC">
      <w:pPr>
        <w:jc w:val="center"/>
      </w:pPr>
      <w:r>
        <w:rPr>
          <w:noProof/>
        </w:rPr>
        <w:drawing>
          <wp:inline distT="0" distB="0" distL="0" distR="0" wp14:anchorId="5D0C0274" wp14:editId="2CA803D7">
            <wp:extent cx="1950714" cy="818425"/>
            <wp:effectExtent l="0" t="0" r="0" b="1270"/>
            <wp:docPr id="1" name="Picture 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shap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86104" cy="833273"/>
                    </a:xfrm>
                    <a:prstGeom prst="rect">
                      <a:avLst/>
                    </a:prstGeom>
                  </pic:spPr>
                </pic:pic>
              </a:graphicData>
            </a:graphic>
          </wp:inline>
        </w:drawing>
      </w:r>
      <w:r>
        <w:rPr>
          <w:noProof/>
        </w:rPr>
        <w:drawing>
          <wp:inline distT="0" distB="0" distL="0" distR="0" wp14:anchorId="22BF114E" wp14:editId="478AB71F">
            <wp:extent cx="1988185" cy="990500"/>
            <wp:effectExtent l="0" t="0" r="0" b="63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2009751" cy="1001244"/>
                    </a:xfrm>
                    <a:prstGeom prst="rect">
                      <a:avLst/>
                    </a:prstGeom>
                  </pic:spPr>
                </pic:pic>
              </a:graphicData>
            </a:graphic>
          </wp:inline>
        </w:drawing>
      </w:r>
    </w:p>
    <w:p w14:paraId="7D9CBC88" w14:textId="00F9B7A7" w:rsidR="00DF3ECC" w:rsidRDefault="00DF3ECC" w:rsidP="00DF3ECC">
      <w:pPr>
        <w:jc w:val="center"/>
      </w:pPr>
    </w:p>
    <w:p w14:paraId="07073A18" w14:textId="3B4C5594" w:rsidR="00DF3ECC" w:rsidRDefault="00DF3ECC" w:rsidP="00DF3ECC">
      <w:pPr>
        <w:jc w:val="center"/>
      </w:pPr>
    </w:p>
    <w:p w14:paraId="7A7BF035" w14:textId="73F4DDF4" w:rsidR="00DF3ECC" w:rsidRDefault="00DF3ECC" w:rsidP="00DF3ECC">
      <w:pPr>
        <w:pStyle w:val="Title"/>
        <w:jc w:val="center"/>
        <w:rPr>
          <w:rFonts w:cstheme="majorHAnsi"/>
        </w:rPr>
      </w:pPr>
      <w:r>
        <w:rPr>
          <w:rFonts w:cstheme="majorHAnsi"/>
        </w:rPr>
        <w:t xml:space="preserve">Informatics Institute </w:t>
      </w:r>
      <w:proofErr w:type="gramStart"/>
      <w:r>
        <w:rPr>
          <w:rFonts w:cstheme="majorHAnsi"/>
        </w:rPr>
        <w:t>Of</w:t>
      </w:r>
      <w:proofErr w:type="gramEnd"/>
      <w:r>
        <w:rPr>
          <w:rFonts w:cstheme="majorHAnsi"/>
        </w:rPr>
        <w:t xml:space="preserve"> Technology</w:t>
      </w:r>
    </w:p>
    <w:p w14:paraId="13F3DEB7" w14:textId="0DB3DCBD" w:rsidR="00DF3ECC" w:rsidRDefault="00DF3ECC" w:rsidP="00DF3ECC"/>
    <w:p w14:paraId="32478336" w14:textId="7C8177E5" w:rsidR="003D2ACE" w:rsidRPr="003D2ACE" w:rsidRDefault="00DF3ECC" w:rsidP="003D2ACE">
      <w:pPr>
        <w:pStyle w:val="Title"/>
        <w:jc w:val="center"/>
      </w:pPr>
      <w:r w:rsidRPr="00DF3ECC">
        <w:t>Database Systems</w:t>
      </w:r>
    </w:p>
    <w:p w14:paraId="3FC9B068" w14:textId="77777777" w:rsidR="00DF3ECC" w:rsidRPr="00DF3ECC" w:rsidRDefault="00DF3ECC" w:rsidP="00DF3ECC"/>
    <w:p w14:paraId="427F3E2A" w14:textId="3907C333" w:rsidR="003D2ACE" w:rsidRDefault="00DF3ECC" w:rsidP="003D2ACE">
      <w:pPr>
        <w:pStyle w:val="Title"/>
        <w:jc w:val="center"/>
      </w:pPr>
      <w:r w:rsidRPr="00DF3ECC">
        <w:t>5COSC020C.1</w:t>
      </w:r>
    </w:p>
    <w:p w14:paraId="79D860E7" w14:textId="77777777" w:rsidR="003D2ACE" w:rsidRPr="003D2ACE" w:rsidRDefault="003D2ACE" w:rsidP="003D2ACE"/>
    <w:p w14:paraId="78891094" w14:textId="68F8907C" w:rsidR="00DF3ECC" w:rsidRDefault="003D2ACE" w:rsidP="003D2ACE">
      <w:pPr>
        <w:pStyle w:val="Title"/>
        <w:jc w:val="center"/>
      </w:pPr>
      <w:r>
        <w:t>Part A</w:t>
      </w:r>
    </w:p>
    <w:p w14:paraId="22CBD79D" w14:textId="77777777" w:rsidR="003D2ACE" w:rsidRPr="003D2ACE" w:rsidRDefault="003D2ACE" w:rsidP="003D2ACE"/>
    <w:p w14:paraId="4BCF4123" w14:textId="194CF148" w:rsidR="003D2ACE" w:rsidRPr="003D2ACE" w:rsidRDefault="003D2ACE" w:rsidP="003D2ACE">
      <w:pPr>
        <w:rPr>
          <w:rFonts w:cstheme="minorHAnsi"/>
          <w:sz w:val="28"/>
          <w:szCs w:val="28"/>
          <w:shd w:val="clear" w:color="auto" w:fill="FFFFFF"/>
        </w:rPr>
      </w:pPr>
      <w:r w:rsidRPr="003D2ACE">
        <w:rPr>
          <w:rFonts w:cstheme="minorHAnsi"/>
          <w:sz w:val="28"/>
          <w:szCs w:val="28"/>
          <w:shd w:val="clear" w:color="auto" w:fill="FFFFFF"/>
        </w:rPr>
        <w:t>Name -</w:t>
      </w:r>
      <w:r w:rsidR="004A4CE4">
        <w:rPr>
          <w:rFonts w:cstheme="minorHAnsi"/>
          <w:sz w:val="28"/>
          <w:szCs w:val="28"/>
          <w:shd w:val="clear" w:color="auto" w:fill="FFFFFF"/>
        </w:rPr>
        <w:t xml:space="preserve"> </w:t>
      </w:r>
      <w:r w:rsidRPr="003D2ACE">
        <w:rPr>
          <w:rFonts w:cstheme="minorHAnsi"/>
          <w:sz w:val="28"/>
          <w:szCs w:val="28"/>
          <w:shd w:val="clear" w:color="auto" w:fill="FFFFFF"/>
        </w:rPr>
        <w:t>Nendunmullage Tharusha Rukshan Ravindra</w:t>
      </w:r>
    </w:p>
    <w:p w14:paraId="14DC8407" w14:textId="00DF41C6" w:rsidR="003D2ACE" w:rsidRDefault="003D2ACE" w:rsidP="003D2ACE">
      <w:pPr>
        <w:rPr>
          <w:rFonts w:cstheme="minorHAnsi"/>
          <w:sz w:val="28"/>
          <w:szCs w:val="28"/>
          <w:shd w:val="clear" w:color="auto" w:fill="FFFFFF"/>
        </w:rPr>
      </w:pPr>
      <w:r w:rsidRPr="003D2ACE">
        <w:rPr>
          <w:rFonts w:cstheme="minorHAnsi"/>
          <w:sz w:val="28"/>
          <w:szCs w:val="28"/>
          <w:shd w:val="clear" w:color="auto" w:fill="FFFFFF"/>
        </w:rPr>
        <w:t>Uow Number –</w:t>
      </w:r>
      <w:r w:rsidR="004A4CE4">
        <w:rPr>
          <w:rFonts w:cstheme="minorHAnsi"/>
          <w:sz w:val="28"/>
          <w:szCs w:val="28"/>
          <w:shd w:val="clear" w:color="auto" w:fill="FFFFFF"/>
        </w:rPr>
        <w:t xml:space="preserve"> </w:t>
      </w:r>
      <w:r w:rsidRPr="003D2ACE">
        <w:rPr>
          <w:rFonts w:cstheme="minorHAnsi"/>
          <w:sz w:val="28"/>
          <w:szCs w:val="28"/>
          <w:shd w:val="clear" w:color="auto" w:fill="FFFFFF"/>
        </w:rPr>
        <w:t>W1830179</w:t>
      </w:r>
    </w:p>
    <w:p w14:paraId="62FBA336" w14:textId="0FEB076C" w:rsidR="003D2ACE" w:rsidRDefault="003D2ACE" w:rsidP="003D2ACE">
      <w:pPr>
        <w:rPr>
          <w:rFonts w:cstheme="minorHAnsi"/>
          <w:sz w:val="28"/>
          <w:szCs w:val="28"/>
          <w:shd w:val="clear" w:color="auto" w:fill="FFFFFF"/>
        </w:rPr>
      </w:pPr>
      <w:r w:rsidRPr="003D2ACE">
        <w:rPr>
          <w:rFonts w:cstheme="minorHAnsi"/>
          <w:sz w:val="28"/>
          <w:szCs w:val="28"/>
          <w:shd w:val="clear" w:color="auto" w:fill="FFFFFF"/>
        </w:rPr>
        <w:t>IIT Number –</w:t>
      </w:r>
      <w:r w:rsidR="004A4CE4">
        <w:rPr>
          <w:rFonts w:cstheme="minorHAnsi"/>
          <w:sz w:val="28"/>
          <w:szCs w:val="28"/>
          <w:shd w:val="clear" w:color="auto" w:fill="FFFFFF"/>
        </w:rPr>
        <w:t xml:space="preserve"> </w:t>
      </w:r>
      <w:r w:rsidRPr="003D2ACE">
        <w:rPr>
          <w:rFonts w:cstheme="minorHAnsi"/>
          <w:sz w:val="28"/>
          <w:szCs w:val="28"/>
          <w:shd w:val="clear" w:color="auto" w:fill="FFFFFF"/>
        </w:rPr>
        <w:t>20200459</w:t>
      </w:r>
    </w:p>
    <w:p w14:paraId="6E4CC299" w14:textId="7DB45BF5" w:rsidR="003D2ACE" w:rsidRDefault="003D2ACE" w:rsidP="003D2ACE">
      <w:pPr>
        <w:rPr>
          <w:rFonts w:cstheme="minorHAnsi"/>
          <w:sz w:val="28"/>
          <w:szCs w:val="28"/>
          <w:shd w:val="clear" w:color="auto" w:fill="FFFFFF"/>
        </w:rPr>
      </w:pPr>
      <w:r w:rsidRPr="003D2ACE">
        <w:rPr>
          <w:rFonts w:cstheme="minorHAnsi"/>
          <w:sz w:val="28"/>
          <w:szCs w:val="28"/>
          <w:shd w:val="clear" w:color="auto" w:fill="FFFFFF"/>
        </w:rPr>
        <w:t xml:space="preserve">Tutorial Group </w:t>
      </w:r>
      <w:r>
        <w:rPr>
          <w:rFonts w:cstheme="minorHAnsi"/>
          <w:sz w:val="28"/>
          <w:szCs w:val="28"/>
          <w:shd w:val="clear" w:color="auto" w:fill="FFFFFF"/>
        </w:rPr>
        <w:t>–</w:t>
      </w:r>
      <w:r w:rsidR="004A4CE4">
        <w:rPr>
          <w:rFonts w:cstheme="minorHAnsi"/>
          <w:sz w:val="28"/>
          <w:szCs w:val="28"/>
          <w:shd w:val="clear" w:color="auto" w:fill="FFFFFF"/>
        </w:rPr>
        <w:t xml:space="preserve"> </w:t>
      </w:r>
      <w:r>
        <w:rPr>
          <w:rFonts w:cstheme="minorHAnsi"/>
          <w:sz w:val="28"/>
          <w:szCs w:val="28"/>
          <w:shd w:val="clear" w:color="auto" w:fill="FFFFFF"/>
        </w:rPr>
        <w:t>K</w:t>
      </w:r>
    </w:p>
    <w:p w14:paraId="74696690" w14:textId="742F4EF3" w:rsidR="003D2ACE" w:rsidRDefault="003D2ACE">
      <w:pPr>
        <w:rPr>
          <w:rFonts w:cstheme="minorHAnsi"/>
          <w:sz w:val="28"/>
          <w:szCs w:val="28"/>
          <w:shd w:val="clear" w:color="auto" w:fill="FFFFFF"/>
        </w:rPr>
      </w:pPr>
    </w:p>
    <w:p w14:paraId="271EE8EE" w14:textId="18268464" w:rsidR="003049CE" w:rsidRDefault="003049CE" w:rsidP="003049CE">
      <w:pPr>
        <w:rPr>
          <w:rFonts w:cstheme="minorHAnsi"/>
          <w:sz w:val="28"/>
          <w:szCs w:val="28"/>
          <w:shd w:val="clear" w:color="auto" w:fill="FFFFFF"/>
        </w:rPr>
      </w:pPr>
    </w:p>
    <w:p w14:paraId="18B1BC62" w14:textId="7594BD16" w:rsidR="00EB2704" w:rsidRDefault="00EB2704" w:rsidP="003049CE">
      <w:pPr>
        <w:rPr>
          <w:rFonts w:cstheme="minorHAnsi"/>
          <w:sz w:val="28"/>
          <w:szCs w:val="28"/>
          <w:shd w:val="clear" w:color="auto" w:fill="FFFFFF"/>
        </w:rPr>
      </w:pPr>
    </w:p>
    <w:p w14:paraId="6626EBC0" w14:textId="7E2F2134" w:rsidR="00EB2704" w:rsidRDefault="00EB2704" w:rsidP="003049CE">
      <w:pPr>
        <w:rPr>
          <w:rFonts w:cstheme="minorHAnsi"/>
          <w:sz w:val="28"/>
          <w:szCs w:val="28"/>
          <w:shd w:val="clear" w:color="auto" w:fill="FFFFFF"/>
        </w:rPr>
      </w:pPr>
    </w:p>
    <w:p w14:paraId="7119BCC7" w14:textId="036C05EC" w:rsidR="00EB2704" w:rsidRDefault="00EB2704" w:rsidP="003049CE">
      <w:pPr>
        <w:rPr>
          <w:rFonts w:cstheme="minorHAnsi"/>
          <w:sz w:val="28"/>
          <w:szCs w:val="28"/>
          <w:shd w:val="clear" w:color="auto" w:fill="FFFFFF"/>
        </w:rPr>
      </w:pPr>
    </w:p>
    <w:p w14:paraId="622BEA4D" w14:textId="77777777" w:rsidR="00EB2704" w:rsidRDefault="00EB2704" w:rsidP="003049CE">
      <w:pPr>
        <w:rPr>
          <w:rFonts w:cstheme="minorHAnsi"/>
          <w:sz w:val="28"/>
          <w:szCs w:val="28"/>
          <w:shd w:val="clear" w:color="auto" w:fill="FFFFFF"/>
        </w:rPr>
      </w:pPr>
    </w:p>
    <w:sdt>
      <w:sdtPr>
        <w:id w:val="-1791268721"/>
        <w:docPartObj>
          <w:docPartGallery w:val="Table of Contents"/>
          <w:docPartUnique/>
        </w:docPartObj>
      </w:sdtPr>
      <w:sdtEndPr>
        <w:rPr>
          <w:rFonts w:asciiTheme="minorHAnsi" w:eastAsiaTheme="minorHAnsi" w:hAnsiTheme="minorHAnsi" w:cstheme="minorBidi"/>
          <w:b/>
          <w:bCs/>
          <w:noProof/>
          <w:color w:val="auto"/>
          <w:sz w:val="22"/>
          <w:szCs w:val="22"/>
        </w:rPr>
      </w:sdtEndPr>
      <w:sdtContent>
        <w:p w14:paraId="6EA05671" w14:textId="6678FD67" w:rsidR="00372FAA" w:rsidRDefault="00372FAA">
          <w:pPr>
            <w:pStyle w:val="TOCHeading"/>
          </w:pPr>
          <w:r>
            <w:t>Table of Contents</w:t>
          </w:r>
        </w:p>
        <w:p w14:paraId="2B3839EE" w14:textId="6194E4C4" w:rsidR="00372FAA" w:rsidRDefault="00372FAA">
          <w:pPr>
            <w:pStyle w:val="TOC2"/>
            <w:tabs>
              <w:tab w:val="right" w:leader="dot" w:pos="9350"/>
            </w:tabs>
            <w:rPr>
              <w:rFonts w:eastAsiaTheme="minorEastAsia"/>
              <w:noProof/>
            </w:rPr>
          </w:pPr>
          <w:r>
            <w:fldChar w:fldCharType="begin"/>
          </w:r>
          <w:r>
            <w:instrText xml:space="preserve"> TOC \o "1-3" \h \z \u </w:instrText>
          </w:r>
          <w:r>
            <w:fldChar w:fldCharType="separate"/>
          </w:r>
          <w:hyperlink w:anchor="_Toc89651185" w:history="1">
            <w:r w:rsidRPr="001C1CD5">
              <w:rPr>
                <w:rStyle w:val="Hyperlink"/>
                <w:noProof/>
              </w:rPr>
              <w:t>1) CONCEPTUAL ERD</w:t>
            </w:r>
            <w:r>
              <w:rPr>
                <w:noProof/>
                <w:webHidden/>
              </w:rPr>
              <w:tab/>
            </w:r>
            <w:r>
              <w:rPr>
                <w:noProof/>
                <w:webHidden/>
              </w:rPr>
              <w:fldChar w:fldCharType="begin"/>
            </w:r>
            <w:r>
              <w:rPr>
                <w:noProof/>
                <w:webHidden/>
              </w:rPr>
              <w:instrText xml:space="preserve"> PAGEREF _Toc89651185 \h </w:instrText>
            </w:r>
            <w:r>
              <w:rPr>
                <w:noProof/>
                <w:webHidden/>
              </w:rPr>
            </w:r>
            <w:r>
              <w:rPr>
                <w:noProof/>
                <w:webHidden/>
              </w:rPr>
              <w:fldChar w:fldCharType="separate"/>
            </w:r>
            <w:r w:rsidR="00B36CE3">
              <w:rPr>
                <w:noProof/>
                <w:webHidden/>
              </w:rPr>
              <w:t>3</w:t>
            </w:r>
            <w:r>
              <w:rPr>
                <w:noProof/>
                <w:webHidden/>
              </w:rPr>
              <w:fldChar w:fldCharType="end"/>
            </w:r>
          </w:hyperlink>
        </w:p>
        <w:p w14:paraId="27131E41" w14:textId="72822758" w:rsidR="00372FAA" w:rsidRDefault="00372FAA">
          <w:pPr>
            <w:pStyle w:val="TOC2"/>
            <w:tabs>
              <w:tab w:val="right" w:leader="dot" w:pos="9350"/>
            </w:tabs>
            <w:rPr>
              <w:rFonts w:eastAsiaTheme="minorEastAsia"/>
              <w:noProof/>
            </w:rPr>
          </w:pPr>
          <w:hyperlink w:anchor="_Toc89651186" w:history="1">
            <w:r w:rsidRPr="001C1CD5">
              <w:rPr>
                <w:rStyle w:val="Hyperlink"/>
                <w:noProof/>
              </w:rPr>
              <w:t>Assumptions</w:t>
            </w:r>
            <w:r>
              <w:rPr>
                <w:noProof/>
                <w:webHidden/>
              </w:rPr>
              <w:tab/>
            </w:r>
            <w:r>
              <w:rPr>
                <w:noProof/>
                <w:webHidden/>
              </w:rPr>
              <w:fldChar w:fldCharType="begin"/>
            </w:r>
            <w:r>
              <w:rPr>
                <w:noProof/>
                <w:webHidden/>
              </w:rPr>
              <w:instrText xml:space="preserve"> PAGEREF _Toc89651186 \h </w:instrText>
            </w:r>
            <w:r>
              <w:rPr>
                <w:noProof/>
                <w:webHidden/>
              </w:rPr>
            </w:r>
            <w:r>
              <w:rPr>
                <w:noProof/>
                <w:webHidden/>
              </w:rPr>
              <w:fldChar w:fldCharType="separate"/>
            </w:r>
            <w:r w:rsidR="00B36CE3">
              <w:rPr>
                <w:noProof/>
                <w:webHidden/>
              </w:rPr>
              <w:t>4</w:t>
            </w:r>
            <w:r>
              <w:rPr>
                <w:noProof/>
                <w:webHidden/>
              </w:rPr>
              <w:fldChar w:fldCharType="end"/>
            </w:r>
          </w:hyperlink>
        </w:p>
        <w:p w14:paraId="237C5F55" w14:textId="6E8A3A8A" w:rsidR="00372FAA" w:rsidRDefault="00372FAA">
          <w:pPr>
            <w:pStyle w:val="TOC2"/>
            <w:tabs>
              <w:tab w:val="right" w:leader="dot" w:pos="9350"/>
            </w:tabs>
            <w:rPr>
              <w:rFonts w:eastAsiaTheme="minorEastAsia"/>
              <w:noProof/>
            </w:rPr>
          </w:pPr>
          <w:hyperlink w:anchor="_Toc89651187" w:history="1">
            <w:r w:rsidRPr="001C1CD5">
              <w:rPr>
                <w:rStyle w:val="Hyperlink"/>
                <w:noProof/>
              </w:rPr>
              <w:t>2) Data Dictionary to document how I identified the entities</w:t>
            </w:r>
            <w:r>
              <w:rPr>
                <w:noProof/>
                <w:webHidden/>
              </w:rPr>
              <w:tab/>
            </w:r>
            <w:r>
              <w:rPr>
                <w:noProof/>
                <w:webHidden/>
              </w:rPr>
              <w:fldChar w:fldCharType="begin"/>
            </w:r>
            <w:r>
              <w:rPr>
                <w:noProof/>
                <w:webHidden/>
              </w:rPr>
              <w:instrText xml:space="preserve"> PAGEREF _Toc89651187 \h </w:instrText>
            </w:r>
            <w:r>
              <w:rPr>
                <w:noProof/>
                <w:webHidden/>
              </w:rPr>
            </w:r>
            <w:r>
              <w:rPr>
                <w:noProof/>
                <w:webHidden/>
              </w:rPr>
              <w:fldChar w:fldCharType="separate"/>
            </w:r>
            <w:r w:rsidR="00B36CE3">
              <w:rPr>
                <w:noProof/>
                <w:webHidden/>
              </w:rPr>
              <w:t>5</w:t>
            </w:r>
            <w:r>
              <w:rPr>
                <w:noProof/>
                <w:webHidden/>
              </w:rPr>
              <w:fldChar w:fldCharType="end"/>
            </w:r>
          </w:hyperlink>
        </w:p>
        <w:p w14:paraId="756210CC" w14:textId="11A36A84" w:rsidR="00372FAA" w:rsidRDefault="00372FAA">
          <w:pPr>
            <w:pStyle w:val="TOC2"/>
            <w:tabs>
              <w:tab w:val="right" w:leader="dot" w:pos="9350"/>
            </w:tabs>
            <w:rPr>
              <w:rFonts w:eastAsiaTheme="minorEastAsia"/>
              <w:noProof/>
            </w:rPr>
          </w:pPr>
          <w:hyperlink w:anchor="_Toc89651188" w:history="1">
            <w:r w:rsidRPr="001C1CD5">
              <w:rPr>
                <w:rStyle w:val="Hyperlink"/>
                <w:noProof/>
              </w:rPr>
              <w:t>3) A data dictionary to document how I identified the relationships and multiplicities</w:t>
            </w:r>
            <w:r>
              <w:rPr>
                <w:noProof/>
                <w:webHidden/>
              </w:rPr>
              <w:tab/>
            </w:r>
            <w:r>
              <w:rPr>
                <w:noProof/>
                <w:webHidden/>
              </w:rPr>
              <w:fldChar w:fldCharType="begin"/>
            </w:r>
            <w:r>
              <w:rPr>
                <w:noProof/>
                <w:webHidden/>
              </w:rPr>
              <w:instrText xml:space="preserve"> PAGEREF _Toc89651188 \h </w:instrText>
            </w:r>
            <w:r>
              <w:rPr>
                <w:noProof/>
                <w:webHidden/>
              </w:rPr>
            </w:r>
            <w:r>
              <w:rPr>
                <w:noProof/>
                <w:webHidden/>
              </w:rPr>
              <w:fldChar w:fldCharType="separate"/>
            </w:r>
            <w:r w:rsidR="00B36CE3">
              <w:rPr>
                <w:noProof/>
                <w:webHidden/>
              </w:rPr>
              <w:t>7</w:t>
            </w:r>
            <w:r>
              <w:rPr>
                <w:noProof/>
                <w:webHidden/>
              </w:rPr>
              <w:fldChar w:fldCharType="end"/>
            </w:r>
          </w:hyperlink>
        </w:p>
        <w:p w14:paraId="4E2B68E8" w14:textId="5C51DB6B" w:rsidR="00372FAA" w:rsidRDefault="00372FAA">
          <w:pPr>
            <w:pStyle w:val="TOC2"/>
            <w:tabs>
              <w:tab w:val="right" w:leader="dot" w:pos="9350"/>
            </w:tabs>
            <w:rPr>
              <w:rFonts w:eastAsiaTheme="minorEastAsia"/>
              <w:noProof/>
            </w:rPr>
          </w:pPr>
          <w:hyperlink w:anchor="_Toc89651189" w:history="1">
            <w:r w:rsidRPr="001C1CD5">
              <w:rPr>
                <w:rStyle w:val="Hyperlink"/>
                <w:noProof/>
              </w:rPr>
              <w:t>4) Data dictionary to document how I identified the attributes and primary keys</w:t>
            </w:r>
            <w:r>
              <w:rPr>
                <w:noProof/>
                <w:webHidden/>
              </w:rPr>
              <w:tab/>
            </w:r>
            <w:r>
              <w:rPr>
                <w:noProof/>
                <w:webHidden/>
              </w:rPr>
              <w:fldChar w:fldCharType="begin"/>
            </w:r>
            <w:r>
              <w:rPr>
                <w:noProof/>
                <w:webHidden/>
              </w:rPr>
              <w:instrText xml:space="preserve"> PAGEREF _Toc89651189 \h </w:instrText>
            </w:r>
            <w:r>
              <w:rPr>
                <w:noProof/>
                <w:webHidden/>
              </w:rPr>
            </w:r>
            <w:r>
              <w:rPr>
                <w:noProof/>
                <w:webHidden/>
              </w:rPr>
              <w:fldChar w:fldCharType="separate"/>
            </w:r>
            <w:r w:rsidR="00B36CE3">
              <w:rPr>
                <w:noProof/>
                <w:webHidden/>
              </w:rPr>
              <w:t>12</w:t>
            </w:r>
            <w:r>
              <w:rPr>
                <w:noProof/>
                <w:webHidden/>
              </w:rPr>
              <w:fldChar w:fldCharType="end"/>
            </w:r>
          </w:hyperlink>
        </w:p>
        <w:p w14:paraId="72645D6D" w14:textId="0DEF8740" w:rsidR="00372FAA" w:rsidRDefault="00372FAA">
          <w:pPr>
            <w:pStyle w:val="TOC2"/>
            <w:tabs>
              <w:tab w:val="right" w:leader="dot" w:pos="9350"/>
            </w:tabs>
            <w:rPr>
              <w:rFonts w:eastAsiaTheme="minorEastAsia"/>
              <w:noProof/>
            </w:rPr>
          </w:pPr>
          <w:hyperlink w:anchor="_Toc89651190" w:history="1">
            <w:r w:rsidRPr="001C1CD5">
              <w:rPr>
                <w:rStyle w:val="Hyperlink"/>
                <w:noProof/>
              </w:rPr>
              <w:t>5) The logical ERD</w:t>
            </w:r>
            <w:r>
              <w:rPr>
                <w:noProof/>
                <w:webHidden/>
              </w:rPr>
              <w:tab/>
            </w:r>
            <w:r>
              <w:rPr>
                <w:noProof/>
                <w:webHidden/>
              </w:rPr>
              <w:fldChar w:fldCharType="begin"/>
            </w:r>
            <w:r>
              <w:rPr>
                <w:noProof/>
                <w:webHidden/>
              </w:rPr>
              <w:instrText xml:space="preserve"> PAGEREF _Toc89651190 \h </w:instrText>
            </w:r>
            <w:r>
              <w:rPr>
                <w:noProof/>
                <w:webHidden/>
              </w:rPr>
            </w:r>
            <w:r>
              <w:rPr>
                <w:noProof/>
                <w:webHidden/>
              </w:rPr>
              <w:fldChar w:fldCharType="separate"/>
            </w:r>
            <w:r w:rsidR="00B36CE3">
              <w:rPr>
                <w:noProof/>
                <w:webHidden/>
              </w:rPr>
              <w:t>14</w:t>
            </w:r>
            <w:r>
              <w:rPr>
                <w:noProof/>
                <w:webHidden/>
              </w:rPr>
              <w:fldChar w:fldCharType="end"/>
            </w:r>
          </w:hyperlink>
        </w:p>
        <w:p w14:paraId="0F6113F0" w14:textId="4224B04D" w:rsidR="00372FAA" w:rsidRDefault="00372FAA">
          <w:pPr>
            <w:pStyle w:val="TOC2"/>
            <w:tabs>
              <w:tab w:val="right" w:leader="dot" w:pos="9350"/>
            </w:tabs>
            <w:rPr>
              <w:rFonts w:eastAsiaTheme="minorEastAsia"/>
              <w:noProof/>
            </w:rPr>
          </w:pPr>
          <w:hyperlink w:anchor="_Toc89651191" w:history="1">
            <w:r w:rsidRPr="001C1CD5">
              <w:rPr>
                <w:rStyle w:val="Hyperlink"/>
                <w:noProof/>
              </w:rPr>
              <w:t>6) SQL query</w:t>
            </w:r>
            <w:r>
              <w:rPr>
                <w:noProof/>
                <w:webHidden/>
              </w:rPr>
              <w:tab/>
            </w:r>
            <w:r>
              <w:rPr>
                <w:noProof/>
                <w:webHidden/>
              </w:rPr>
              <w:fldChar w:fldCharType="begin"/>
            </w:r>
            <w:r>
              <w:rPr>
                <w:noProof/>
                <w:webHidden/>
              </w:rPr>
              <w:instrText xml:space="preserve"> PAGEREF _Toc89651191 \h </w:instrText>
            </w:r>
            <w:r>
              <w:rPr>
                <w:noProof/>
                <w:webHidden/>
              </w:rPr>
            </w:r>
            <w:r>
              <w:rPr>
                <w:noProof/>
                <w:webHidden/>
              </w:rPr>
              <w:fldChar w:fldCharType="separate"/>
            </w:r>
            <w:r w:rsidR="00B36CE3">
              <w:rPr>
                <w:noProof/>
                <w:webHidden/>
              </w:rPr>
              <w:t>15</w:t>
            </w:r>
            <w:r>
              <w:rPr>
                <w:noProof/>
                <w:webHidden/>
              </w:rPr>
              <w:fldChar w:fldCharType="end"/>
            </w:r>
          </w:hyperlink>
        </w:p>
        <w:p w14:paraId="1A46A30D" w14:textId="68A2EB46" w:rsidR="00372FAA" w:rsidRDefault="00372FAA">
          <w:pPr>
            <w:pStyle w:val="TOC2"/>
            <w:tabs>
              <w:tab w:val="right" w:leader="dot" w:pos="9350"/>
            </w:tabs>
            <w:rPr>
              <w:rFonts w:eastAsiaTheme="minorEastAsia"/>
              <w:noProof/>
            </w:rPr>
          </w:pPr>
          <w:hyperlink w:anchor="_Toc89651192" w:history="1">
            <w:r w:rsidRPr="001C1CD5">
              <w:rPr>
                <w:rStyle w:val="Hyperlink"/>
                <w:noProof/>
              </w:rPr>
              <w:t>7) Comparative analysis table Between Relational Databases vs. NoSQL databases with a view to inform the decision-making of the management of a firm.</w:t>
            </w:r>
            <w:r>
              <w:rPr>
                <w:noProof/>
                <w:webHidden/>
              </w:rPr>
              <w:tab/>
            </w:r>
            <w:r>
              <w:rPr>
                <w:noProof/>
                <w:webHidden/>
              </w:rPr>
              <w:fldChar w:fldCharType="begin"/>
            </w:r>
            <w:r>
              <w:rPr>
                <w:noProof/>
                <w:webHidden/>
              </w:rPr>
              <w:instrText xml:space="preserve"> PAGEREF _Toc89651192 \h </w:instrText>
            </w:r>
            <w:r>
              <w:rPr>
                <w:noProof/>
                <w:webHidden/>
              </w:rPr>
            </w:r>
            <w:r>
              <w:rPr>
                <w:noProof/>
                <w:webHidden/>
              </w:rPr>
              <w:fldChar w:fldCharType="separate"/>
            </w:r>
            <w:r w:rsidR="00B36CE3">
              <w:rPr>
                <w:noProof/>
                <w:webHidden/>
              </w:rPr>
              <w:t>23</w:t>
            </w:r>
            <w:r>
              <w:rPr>
                <w:noProof/>
                <w:webHidden/>
              </w:rPr>
              <w:fldChar w:fldCharType="end"/>
            </w:r>
          </w:hyperlink>
        </w:p>
        <w:p w14:paraId="22E9DA6E" w14:textId="2F5DD5CC" w:rsidR="00372FAA" w:rsidRDefault="00372FAA">
          <w:pPr>
            <w:pStyle w:val="TOC2"/>
            <w:tabs>
              <w:tab w:val="right" w:leader="dot" w:pos="9350"/>
            </w:tabs>
            <w:rPr>
              <w:rFonts w:eastAsiaTheme="minorEastAsia"/>
              <w:noProof/>
            </w:rPr>
          </w:pPr>
          <w:hyperlink w:anchor="_Toc89651193" w:history="1">
            <w:r w:rsidRPr="001C1CD5">
              <w:rPr>
                <w:rStyle w:val="Hyperlink"/>
                <w:noProof/>
              </w:rPr>
              <w:t>7.1) Citations</w:t>
            </w:r>
            <w:r>
              <w:rPr>
                <w:noProof/>
                <w:webHidden/>
              </w:rPr>
              <w:tab/>
            </w:r>
            <w:r>
              <w:rPr>
                <w:noProof/>
                <w:webHidden/>
              </w:rPr>
              <w:fldChar w:fldCharType="begin"/>
            </w:r>
            <w:r>
              <w:rPr>
                <w:noProof/>
                <w:webHidden/>
              </w:rPr>
              <w:instrText xml:space="preserve"> PAGEREF _Toc89651193 \h </w:instrText>
            </w:r>
            <w:r>
              <w:rPr>
                <w:noProof/>
                <w:webHidden/>
              </w:rPr>
            </w:r>
            <w:r>
              <w:rPr>
                <w:noProof/>
                <w:webHidden/>
              </w:rPr>
              <w:fldChar w:fldCharType="separate"/>
            </w:r>
            <w:r w:rsidR="00B36CE3">
              <w:rPr>
                <w:noProof/>
                <w:webHidden/>
              </w:rPr>
              <w:t>26</w:t>
            </w:r>
            <w:r>
              <w:rPr>
                <w:noProof/>
                <w:webHidden/>
              </w:rPr>
              <w:fldChar w:fldCharType="end"/>
            </w:r>
          </w:hyperlink>
        </w:p>
        <w:p w14:paraId="1821191A" w14:textId="1C32DDF0" w:rsidR="00372FAA" w:rsidRDefault="00372FAA">
          <w:r>
            <w:rPr>
              <w:b/>
              <w:bCs/>
              <w:noProof/>
            </w:rPr>
            <w:fldChar w:fldCharType="end"/>
          </w:r>
        </w:p>
      </w:sdtContent>
    </w:sdt>
    <w:p w14:paraId="418CE812" w14:textId="77777777" w:rsidR="003D2ACE" w:rsidRDefault="003D2ACE">
      <w:pPr>
        <w:rPr>
          <w:rFonts w:cstheme="minorHAnsi"/>
          <w:sz w:val="28"/>
          <w:szCs w:val="28"/>
          <w:shd w:val="clear" w:color="auto" w:fill="FFFFFF"/>
        </w:rPr>
      </w:pPr>
    </w:p>
    <w:p w14:paraId="54E3A560" w14:textId="77777777" w:rsidR="003D2ACE" w:rsidRDefault="003D2ACE">
      <w:pPr>
        <w:rPr>
          <w:rFonts w:cstheme="minorHAnsi"/>
          <w:sz w:val="28"/>
          <w:szCs w:val="28"/>
          <w:shd w:val="clear" w:color="auto" w:fill="FFFFFF"/>
        </w:rPr>
      </w:pPr>
    </w:p>
    <w:p w14:paraId="7A011976" w14:textId="77777777" w:rsidR="003049CE" w:rsidRDefault="003049CE" w:rsidP="003049CE">
      <w:pPr>
        <w:rPr>
          <w:rFonts w:cstheme="minorHAnsi"/>
          <w:sz w:val="28"/>
          <w:szCs w:val="28"/>
          <w:shd w:val="clear" w:color="auto" w:fill="FFFFFF"/>
        </w:rPr>
      </w:pPr>
    </w:p>
    <w:p w14:paraId="43A6421D" w14:textId="77777777" w:rsidR="003049CE" w:rsidRDefault="003049CE" w:rsidP="003049CE">
      <w:pPr>
        <w:rPr>
          <w:rFonts w:cstheme="minorHAnsi"/>
          <w:sz w:val="28"/>
          <w:szCs w:val="28"/>
          <w:shd w:val="clear" w:color="auto" w:fill="FFFFFF"/>
        </w:rPr>
      </w:pPr>
    </w:p>
    <w:p w14:paraId="19F5BA6F" w14:textId="77777777" w:rsidR="003049CE" w:rsidRDefault="003049CE" w:rsidP="003049CE">
      <w:pPr>
        <w:rPr>
          <w:rFonts w:cstheme="minorHAnsi"/>
          <w:sz w:val="28"/>
          <w:szCs w:val="28"/>
          <w:shd w:val="clear" w:color="auto" w:fill="FFFFFF"/>
        </w:rPr>
      </w:pPr>
    </w:p>
    <w:p w14:paraId="6541AC25" w14:textId="77777777" w:rsidR="003049CE" w:rsidRDefault="003049CE" w:rsidP="003049CE">
      <w:pPr>
        <w:rPr>
          <w:rFonts w:cstheme="minorHAnsi"/>
          <w:sz w:val="28"/>
          <w:szCs w:val="28"/>
          <w:shd w:val="clear" w:color="auto" w:fill="FFFFFF"/>
        </w:rPr>
      </w:pPr>
    </w:p>
    <w:p w14:paraId="01B151E3" w14:textId="77777777" w:rsidR="003049CE" w:rsidRDefault="003049CE" w:rsidP="003049CE">
      <w:pPr>
        <w:rPr>
          <w:rFonts w:cstheme="minorHAnsi"/>
          <w:sz w:val="28"/>
          <w:szCs w:val="28"/>
          <w:shd w:val="clear" w:color="auto" w:fill="FFFFFF"/>
        </w:rPr>
      </w:pPr>
    </w:p>
    <w:p w14:paraId="180DEF92" w14:textId="77777777" w:rsidR="003049CE" w:rsidRDefault="003049CE" w:rsidP="003049CE">
      <w:pPr>
        <w:rPr>
          <w:rFonts w:cstheme="minorHAnsi"/>
          <w:sz w:val="28"/>
          <w:szCs w:val="28"/>
          <w:shd w:val="clear" w:color="auto" w:fill="FFFFFF"/>
        </w:rPr>
      </w:pPr>
    </w:p>
    <w:p w14:paraId="1789F774" w14:textId="77777777" w:rsidR="003049CE" w:rsidRDefault="003049CE" w:rsidP="003049CE">
      <w:pPr>
        <w:rPr>
          <w:rFonts w:cstheme="minorHAnsi"/>
          <w:sz w:val="28"/>
          <w:szCs w:val="28"/>
          <w:shd w:val="clear" w:color="auto" w:fill="FFFFFF"/>
        </w:rPr>
      </w:pPr>
    </w:p>
    <w:p w14:paraId="0D39DF6D" w14:textId="77777777" w:rsidR="003049CE" w:rsidRDefault="003049CE" w:rsidP="003049CE">
      <w:pPr>
        <w:rPr>
          <w:rFonts w:cstheme="minorHAnsi"/>
          <w:sz w:val="28"/>
          <w:szCs w:val="28"/>
          <w:shd w:val="clear" w:color="auto" w:fill="FFFFFF"/>
        </w:rPr>
      </w:pPr>
    </w:p>
    <w:p w14:paraId="40F6A739" w14:textId="77777777" w:rsidR="003049CE" w:rsidRDefault="003049CE" w:rsidP="003049CE">
      <w:pPr>
        <w:rPr>
          <w:rFonts w:cstheme="minorHAnsi"/>
          <w:sz w:val="28"/>
          <w:szCs w:val="28"/>
          <w:shd w:val="clear" w:color="auto" w:fill="FFFFFF"/>
        </w:rPr>
      </w:pPr>
    </w:p>
    <w:p w14:paraId="4E3AB76D" w14:textId="20B7AE57" w:rsidR="001B759D" w:rsidRDefault="001B759D" w:rsidP="003049CE">
      <w:pPr>
        <w:rPr>
          <w:rFonts w:cstheme="minorHAnsi"/>
          <w:sz w:val="28"/>
          <w:szCs w:val="28"/>
          <w:shd w:val="clear" w:color="auto" w:fill="FFFFFF"/>
        </w:rPr>
        <w:sectPr w:rsidR="001B759D" w:rsidSect="00014497">
          <w:footerReference w:type="default" r:id="rId10"/>
          <w:pgSz w:w="12240" w:h="15840"/>
          <w:pgMar w:top="1440" w:right="1440" w:bottom="1440" w:left="1440" w:header="720" w:footer="144" w:gutter="0"/>
          <w:cols w:space="720"/>
          <w:docGrid w:linePitch="360"/>
        </w:sectPr>
      </w:pPr>
    </w:p>
    <w:p w14:paraId="1E95C171" w14:textId="6003C8A1" w:rsidR="001B759D" w:rsidRDefault="00C73463" w:rsidP="00C73463">
      <w:pPr>
        <w:pStyle w:val="Heading2"/>
      </w:pPr>
      <w:bookmarkStart w:id="0" w:name="_Toc89651185"/>
      <w:r>
        <w:lastRenderedPageBreak/>
        <w:t>1</w:t>
      </w:r>
      <w:r w:rsidR="00ED3CBD">
        <w:t xml:space="preserve">) </w:t>
      </w:r>
      <w:r w:rsidR="00ED3CBD" w:rsidRPr="00ED3CBD">
        <w:t>CONCEPTUAL</w:t>
      </w:r>
      <w:r w:rsidR="00ED3CBD">
        <w:t xml:space="preserve"> ERD</w:t>
      </w:r>
      <w:bookmarkEnd w:id="0"/>
      <w:r w:rsidR="005829CB" w:rsidRPr="005829CB">
        <w:rPr>
          <w:noProof/>
        </w:rPr>
        <w:t xml:space="preserve"> </w:t>
      </w:r>
    </w:p>
    <w:p w14:paraId="130922CA" w14:textId="77777777" w:rsidR="006E6EC9" w:rsidRPr="006E6EC9" w:rsidRDefault="000C5824" w:rsidP="006E6EC9">
      <w:r>
        <w:rPr>
          <w:noProof/>
        </w:rPr>
        <w:drawing>
          <wp:inline distT="0" distB="0" distL="0" distR="0" wp14:anchorId="466DBE6B" wp14:editId="0C60987F">
            <wp:extent cx="9509760" cy="6032500"/>
            <wp:effectExtent l="0" t="0" r="0" b="6350"/>
            <wp:docPr id="23" name="Picture 2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9509760" cy="6032500"/>
                    </a:xfrm>
                    <a:prstGeom prst="rect">
                      <a:avLst/>
                    </a:prstGeom>
                    <a:noFill/>
                    <a:ln>
                      <a:noFill/>
                    </a:ln>
                  </pic:spPr>
                </pic:pic>
              </a:graphicData>
            </a:graphic>
          </wp:inline>
        </w:drawing>
      </w:r>
    </w:p>
    <w:p w14:paraId="3437AB6D" w14:textId="45A95863" w:rsidR="00F231D5" w:rsidRDefault="00F231D5" w:rsidP="00ED3CBD">
      <w:pPr>
        <w:sectPr w:rsidR="00F231D5" w:rsidSect="00A86A57">
          <w:pgSz w:w="15840" w:h="12240" w:orient="landscape"/>
          <w:pgMar w:top="720" w:right="432" w:bottom="720" w:left="432" w:header="576" w:footer="720" w:gutter="0"/>
          <w:cols w:space="720"/>
          <w:docGrid w:linePitch="360"/>
        </w:sectPr>
      </w:pPr>
    </w:p>
    <w:p w14:paraId="5219A110" w14:textId="4ECE6891" w:rsidR="00B04A8F" w:rsidRDefault="00B04A8F" w:rsidP="00A86A57">
      <w:pPr>
        <w:pStyle w:val="Heading2"/>
      </w:pPr>
      <w:bookmarkStart w:id="1" w:name="_Toc89651186"/>
      <w:r>
        <w:lastRenderedPageBreak/>
        <w:t>Assumptions</w:t>
      </w:r>
      <w:bookmarkEnd w:id="1"/>
      <w:r>
        <w:t xml:space="preserve"> </w:t>
      </w:r>
    </w:p>
    <w:p w14:paraId="5F8E4F2D" w14:textId="77777777" w:rsidR="00B04A8F" w:rsidRPr="00B04A8F" w:rsidRDefault="00B04A8F" w:rsidP="00B04A8F"/>
    <w:p w14:paraId="79DB171C" w14:textId="2BE18F3E" w:rsidR="00F3706A" w:rsidRDefault="000C5824" w:rsidP="00052637">
      <w:pPr>
        <w:pStyle w:val="ListParagraph"/>
        <w:numPr>
          <w:ilvl w:val="0"/>
          <w:numId w:val="5"/>
        </w:numPr>
        <w:spacing w:line="276" w:lineRule="auto"/>
      </w:pPr>
      <w:r w:rsidRPr="000C5824">
        <w:t xml:space="preserve">I assume that one trip can </w:t>
      </w:r>
      <w:proofErr w:type="gramStart"/>
      <w:r w:rsidRPr="000C5824">
        <w:t>be arranged</w:t>
      </w:r>
      <w:proofErr w:type="gramEnd"/>
      <w:r w:rsidRPr="000C5824">
        <w:t xml:space="preserve"> for multiple tourists. As an example, tourists can come in as groups such that causes Archipelago Crazy only keep one record of that entire tour group.</w:t>
      </w:r>
      <w:r>
        <w:t xml:space="preserve"> </w:t>
      </w:r>
    </w:p>
    <w:p w14:paraId="1F9842F8" w14:textId="77777777" w:rsidR="000C5824" w:rsidRDefault="000C5824" w:rsidP="000C5824">
      <w:pPr>
        <w:pStyle w:val="ListParagraph"/>
        <w:spacing w:line="276" w:lineRule="auto"/>
      </w:pPr>
    </w:p>
    <w:p w14:paraId="487DD380" w14:textId="513D8BD4" w:rsidR="00D62DD2" w:rsidRDefault="00F3706A" w:rsidP="00D62DD2">
      <w:pPr>
        <w:pStyle w:val="ListParagraph"/>
        <w:numPr>
          <w:ilvl w:val="0"/>
          <w:numId w:val="5"/>
        </w:numPr>
        <w:spacing w:line="276" w:lineRule="auto"/>
      </w:pPr>
      <w:r>
        <w:t xml:space="preserve">I assume that there can be more staff types except for the three types given in the case study. </w:t>
      </w:r>
      <w:r w:rsidR="006E09D9">
        <w:t>So,</w:t>
      </w:r>
      <w:r>
        <w:t xml:space="preserve"> I assume that participant constraint should be mandatory.</w:t>
      </w:r>
      <w:r w:rsidR="009F66FE">
        <w:t xml:space="preserve"> And the</w:t>
      </w:r>
      <w:r w:rsidR="006E09D9">
        <w:t xml:space="preserve"> </w:t>
      </w:r>
      <w:r w:rsidR="009F66FE">
        <w:t>disjoint constraint should be or because it strictly says that roles are specialized</w:t>
      </w:r>
      <w:r w:rsidR="00D62DD2">
        <w:t xml:space="preserve"> one staff can only be one, they cannot overlap</w:t>
      </w:r>
      <w:r w:rsidR="009F66FE">
        <w:t>.</w:t>
      </w:r>
    </w:p>
    <w:p w14:paraId="0B37C4A9" w14:textId="77777777" w:rsidR="00D62DD2" w:rsidRDefault="00D62DD2" w:rsidP="00D62DD2">
      <w:pPr>
        <w:pStyle w:val="ListParagraph"/>
      </w:pPr>
    </w:p>
    <w:p w14:paraId="412A34C8" w14:textId="57E5245A" w:rsidR="00D62DD2" w:rsidRDefault="00D62DD2" w:rsidP="00D62DD2">
      <w:pPr>
        <w:pStyle w:val="ListParagraph"/>
        <w:numPr>
          <w:ilvl w:val="0"/>
          <w:numId w:val="5"/>
        </w:numPr>
        <w:spacing w:line="276" w:lineRule="auto"/>
      </w:pPr>
      <w:r>
        <w:t>I assume that they maintenance a maintain log because in the case study they have given they should record every service carefully and I assume that it should done by boat mechanics.</w:t>
      </w:r>
    </w:p>
    <w:p w14:paraId="06CEFA59" w14:textId="77777777" w:rsidR="00D62DD2" w:rsidRDefault="00D62DD2" w:rsidP="00D62DD2">
      <w:pPr>
        <w:pStyle w:val="ListParagraph"/>
      </w:pPr>
    </w:p>
    <w:p w14:paraId="31A44A9B" w14:textId="66B6DFB9" w:rsidR="00D62DD2" w:rsidRDefault="00D62DD2" w:rsidP="00D62DD2">
      <w:pPr>
        <w:pStyle w:val="ListParagraph"/>
        <w:numPr>
          <w:ilvl w:val="0"/>
          <w:numId w:val="5"/>
        </w:numPr>
        <w:spacing w:line="276" w:lineRule="auto"/>
      </w:pPr>
      <w:r>
        <w:t>I assume that guided visit does not requires a walking guide (in the case study they have not specifically mentioned it. But have specifically mentioned a walking tour has a guide)</w:t>
      </w:r>
      <w:r w:rsidR="00790B7F">
        <w:t xml:space="preserve"> guided visit can be a guideline tour which gives only guidelines before the tour</w:t>
      </w:r>
      <w:r>
        <w:t>.</w:t>
      </w:r>
    </w:p>
    <w:p w14:paraId="20E6EF0B" w14:textId="77777777" w:rsidR="00D62DD2" w:rsidRDefault="00D62DD2" w:rsidP="00D62DD2">
      <w:pPr>
        <w:pStyle w:val="ListParagraph"/>
      </w:pPr>
    </w:p>
    <w:p w14:paraId="684AD75B" w14:textId="77777777" w:rsidR="00D62DD2" w:rsidRDefault="00D62DD2" w:rsidP="00D62DD2">
      <w:pPr>
        <w:pStyle w:val="ListParagraph"/>
        <w:numPr>
          <w:ilvl w:val="0"/>
          <w:numId w:val="5"/>
        </w:numPr>
        <w:spacing w:line="276" w:lineRule="auto"/>
      </w:pPr>
      <w:r>
        <w:t xml:space="preserve">I assume that every tourist must at least visit one island. </w:t>
      </w:r>
    </w:p>
    <w:p w14:paraId="1A34B6FF" w14:textId="77777777" w:rsidR="00D62DD2" w:rsidRDefault="00D62DD2" w:rsidP="00D62DD2">
      <w:pPr>
        <w:pStyle w:val="ListParagraph"/>
      </w:pPr>
    </w:p>
    <w:p w14:paraId="17D6A790" w14:textId="77777777" w:rsidR="00D62DD2" w:rsidRDefault="00D62DD2" w:rsidP="00D62DD2">
      <w:pPr>
        <w:spacing w:line="276" w:lineRule="auto"/>
        <w:ind w:left="360"/>
      </w:pPr>
    </w:p>
    <w:p w14:paraId="555D22DA" w14:textId="77777777" w:rsidR="00F3706A" w:rsidRDefault="00F3706A" w:rsidP="00D62DD2">
      <w:pPr>
        <w:pStyle w:val="ListParagraph"/>
      </w:pPr>
    </w:p>
    <w:p w14:paraId="3F207827" w14:textId="539F46D1" w:rsidR="00D62DD2" w:rsidRDefault="00D62DD2" w:rsidP="00D62DD2">
      <w:pPr>
        <w:pStyle w:val="ListParagraph"/>
        <w:ind w:firstLine="48"/>
      </w:pPr>
    </w:p>
    <w:p w14:paraId="0DD99B52" w14:textId="3FF7E7EC" w:rsidR="007A0167" w:rsidRDefault="007A0167" w:rsidP="00D62DD2">
      <w:pPr>
        <w:spacing w:line="276" w:lineRule="auto"/>
      </w:pPr>
    </w:p>
    <w:p w14:paraId="6E9ECA68" w14:textId="77777777" w:rsidR="00DF409C" w:rsidRDefault="00DF409C" w:rsidP="00DF409C">
      <w:pPr>
        <w:pStyle w:val="ListParagraph"/>
      </w:pPr>
    </w:p>
    <w:p w14:paraId="73F54241" w14:textId="77777777" w:rsidR="007A0167" w:rsidRDefault="007A0167" w:rsidP="007A0167"/>
    <w:p w14:paraId="1D11AA65" w14:textId="77777777" w:rsidR="00B04A8F" w:rsidRDefault="00B04A8F" w:rsidP="00A86A57">
      <w:pPr>
        <w:pStyle w:val="Heading2"/>
      </w:pPr>
    </w:p>
    <w:p w14:paraId="49125E44" w14:textId="77777777" w:rsidR="00B04A8F" w:rsidRDefault="00B04A8F" w:rsidP="00A86A57">
      <w:pPr>
        <w:pStyle w:val="Heading2"/>
      </w:pPr>
    </w:p>
    <w:p w14:paraId="717197C6" w14:textId="77777777" w:rsidR="00B04A8F" w:rsidRDefault="00B04A8F" w:rsidP="00A86A57">
      <w:pPr>
        <w:pStyle w:val="Heading2"/>
      </w:pPr>
    </w:p>
    <w:p w14:paraId="654C65F7" w14:textId="77777777" w:rsidR="00B04A8F" w:rsidRDefault="00B04A8F" w:rsidP="00A86A57">
      <w:pPr>
        <w:pStyle w:val="Heading2"/>
      </w:pPr>
    </w:p>
    <w:p w14:paraId="2DF364B4" w14:textId="77777777" w:rsidR="00B04A8F" w:rsidRDefault="00B04A8F" w:rsidP="00A86A57">
      <w:pPr>
        <w:pStyle w:val="Heading2"/>
      </w:pPr>
    </w:p>
    <w:p w14:paraId="40D5CABD" w14:textId="77777777" w:rsidR="00B04A8F" w:rsidRDefault="00B04A8F" w:rsidP="00A86A57">
      <w:pPr>
        <w:pStyle w:val="Heading2"/>
      </w:pPr>
    </w:p>
    <w:p w14:paraId="08642425" w14:textId="77777777" w:rsidR="00B04A8F" w:rsidRDefault="00B04A8F" w:rsidP="00A86A57">
      <w:pPr>
        <w:pStyle w:val="Heading2"/>
      </w:pPr>
    </w:p>
    <w:p w14:paraId="04DD2E35" w14:textId="77777777" w:rsidR="00B04A8F" w:rsidRDefault="00B04A8F" w:rsidP="00A86A57">
      <w:pPr>
        <w:pStyle w:val="Heading2"/>
      </w:pPr>
    </w:p>
    <w:p w14:paraId="6E04A79B" w14:textId="77777777" w:rsidR="00B04A8F" w:rsidRDefault="00B04A8F" w:rsidP="00A86A57">
      <w:pPr>
        <w:pStyle w:val="Heading2"/>
      </w:pPr>
    </w:p>
    <w:p w14:paraId="24CFF0F0" w14:textId="77777777" w:rsidR="00014497" w:rsidRDefault="00014497" w:rsidP="00790B7F">
      <w:pPr>
        <w:pStyle w:val="Heading2"/>
      </w:pPr>
    </w:p>
    <w:p w14:paraId="769F28D7" w14:textId="1A5A2351" w:rsidR="00014497" w:rsidRDefault="00014497" w:rsidP="00790B7F">
      <w:pPr>
        <w:pStyle w:val="Heading2"/>
      </w:pPr>
    </w:p>
    <w:p w14:paraId="0F098E48" w14:textId="2776AD6F" w:rsidR="00014497" w:rsidRDefault="00014497" w:rsidP="00014497"/>
    <w:p w14:paraId="2D5B6D23" w14:textId="77777777" w:rsidR="006C574C" w:rsidRPr="00014497" w:rsidRDefault="006C574C" w:rsidP="00014497"/>
    <w:p w14:paraId="7D64F613" w14:textId="76B0581B" w:rsidR="005829CB" w:rsidRDefault="005829CB" w:rsidP="00790B7F">
      <w:pPr>
        <w:pStyle w:val="Heading2"/>
      </w:pPr>
      <w:bookmarkStart w:id="2" w:name="_Toc89651187"/>
      <w:r>
        <w:lastRenderedPageBreak/>
        <w:t>2) Data Dictionary to document how I identified the entitie</w:t>
      </w:r>
      <w:r w:rsidR="00790B7F">
        <w:t>s</w:t>
      </w:r>
      <w:bookmarkEnd w:id="2"/>
    </w:p>
    <w:p w14:paraId="6630FFA0" w14:textId="77777777" w:rsidR="006C574C" w:rsidRPr="006C574C" w:rsidRDefault="006C574C" w:rsidP="006C574C"/>
    <w:tbl>
      <w:tblPr>
        <w:tblStyle w:val="TableGrid"/>
        <w:tblW w:w="4835" w:type="pct"/>
        <w:tblLook w:val="04A0" w:firstRow="1" w:lastRow="0" w:firstColumn="1" w:lastColumn="0" w:noHBand="0" w:noVBand="1"/>
      </w:tblPr>
      <w:tblGrid>
        <w:gridCol w:w="3260"/>
        <w:gridCol w:w="7174"/>
      </w:tblGrid>
      <w:tr w:rsidR="00855288" w14:paraId="1034A415" w14:textId="77777777" w:rsidTr="00801FCB">
        <w:trPr>
          <w:trHeight w:val="719"/>
        </w:trPr>
        <w:tc>
          <w:tcPr>
            <w:tcW w:w="1562" w:type="pct"/>
            <w:tcBorders>
              <w:bottom w:val="single" w:sz="8" w:space="0" w:color="auto"/>
            </w:tcBorders>
          </w:tcPr>
          <w:p w14:paraId="15DCC7B7" w14:textId="27BBC0A5" w:rsidR="00855288" w:rsidRPr="006B4025" w:rsidRDefault="00855288" w:rsidP="00855288">
            <w:pPr>
              <w:rPr>
                <w:b/>
                <w:bCs/>
              </w:rPr>
            </w:pPr>
            <w:r w:rsidRPr="006B4025">
              <w:rPr>
                <w:b/>
                <w:bCs/>
              </w:rPr>
              <w:t>Entity Name</w:t>
            </w:r>
          </w:p>
        </w:tc>
        <w:tc>
          <w:tcPr>
            <w:tcW w:w="3438" w:type="pct"/>
          </w:tcPr>
          <w:p w14:paraId="51E66EC7" w14:textId="3A98B3B5" w:rsidR="00855288" w:rsidRPr="006B4025" w:rsidRDefault="00855288" w:rsidP="00855288">
            <w:pPr>
              <w:rPr>
                <w:b/>
                <w:bCs/>
              </w:rPr>
            </w:pPr>
            <w:r w:rsidRPr="006B4025">
              <w:rPr>
                <w:b/>
                <w:bCs/>
              </w:rPr>
              <w:t>Brief Description</w:t>
            </w:r>
          </w:p>
        </w:tc>
      </w:tr>
      <w:tr w:rsidR="00855288" w14:paraId="14C09173" w14:textId="77777777" w:rsidTr="00801FCB">
        <w:trPr>
          <w:trHeight w:val="1604"/>
        </w:trPr>
        <w:tc>
          <w:tcPr>
            <w:tcW w:w="1562" w:type="pct"/>
            <w:tcBorders>
              <w:bottom w:val="single" w:sz="8" w:space="0" w:color="auto"/>
            </w:tcBorders>
          </w:tcPr>
          <w:p w14:paraId="5C975D28" w14:textId="5DE9E99A" w:rsidR="00855288" w:rsidRDefault="00FD0347" w:rsidP="00A86A57">
            <w:r>
              <w:t>w</w:t>
            </w:r>
            <w:r w:rsidR="00C04080">
              <w:t>1830179</w:t>
            </w:r>
            <w:r>
              <w:t>_</w:t>
            </w:r>
            <w:r w:rsidR="00A00CD6">
              <w:t>Tourist</w:t>
            </w:r>
          </w:p>
        </w:tc>
        <w:tc>
          <w:tcPr>
            <w:tcW w:w="3438" w:type="pct"/>
          </w:tcPr>
          <w:p w14:paraId="35DDB048" w14:textId="4AEA40F4" w:rsidR="00855288" w:rsidRDefault="00C10498" w:rsidP="00A86A57">
            <w:r>
              <w:t>G</w:t>
            </w:r>
            <w:r w:rsidR="005E10DA">
              <w:t>eneral term describing all tourist</w:t>
            </w:r>
            <w:r>
              <w:t>s</w:t>
            </w:r>
            <w:r w:rsidR="005E10DA">
              <w:t xml:space="preserve"> who arrange trips fr</w:t>
            </w:r>
            <w:r w:rsidR="00046A72">
              <w:t>om</w:t>
            </w:r>
            <w:r w:rsidR="00801FCB">
              <w:t xml:space="preserve"> </w:t>
            </w:r>
            <w:r w:rsidR="005E10DA">
              <w:t>ArchipelagoCrazy.</w:t>
            </w:r>
          </w:p>
        </w:tc>
      </w:tr>
      <w:tr w:rsidR="00855288" w14:paraId="55A51B89" w14:textId="77777777" w:rsidTr="00801FCB">
        <w:trPr>
          <w:trHeight w:val="1424"/>
        </w:trPr>
        <w:tc>
          <w:tcPr>
            <w:tcW w:w="1562" w:type="pct"/>
            <w:tcBorders>
              <w:top w:val="single" w:sz="8" w:space="0" w:color="auto"/>
              <w:bottom w:val="single" w:sz="8" w:space="0" w:color="auto"/>
            </w:tcBorders>
          </w:tcPr>
          <w:p w14:paraId="4E8780A9" w14:textId="40DF5CF0" w:rsidR="00855288" w:rsidRDefault="00FD0347" w:rsidP="00A86A57">
            <w:r>
              <w:t>w1830179_</w:t>
            </w:r>
            <w:r w:rsidR="005E10DA">
              <w:t>Boat</w:t>
            </w:r>
          </w:p>
        </w:tc>
        <w:tc>
          <w:tcPr>
            <w:tcW w:w="3438" w:type="pct"/>
          </w:tcPr>
          <w:p w14:paraId="3F5FB4BA" w14:textId="49875E56" w:rsidR="00855288" w:rsidRDefault="00C10498" w:rsidP="00A86A57">
            <w:r>
              <w:t>G</w:t>
            </w:r>
            <w:r w:rsidR="005D2CCE" w:rsidRPr="005D2CCE">
              <w:t xml:space="preserve">eneral term describing all boats which ArchipelagoCrazy use to provide services that tourist </w:t>
            </w:r>
            <w:r w:rsidR="000C5824" w:rsidRPr="005D2CCE">
              <w:t>require</w:t>
            </w:r>
            <w:r w:rsidR="000C5824">
              <w:t>.</w:t>
            </w:r>
          </w:p>
        </w:tc>
      </w:tr>
      <w:tr w:rsidR="00FD5058" w14:paraId="587B2F38" w14:textId="77777777" w:rsidTr="00801FCB">
        <w:trPr>
          <w:trHeight w:val="1399"/>
        </w:trPr>
        <w:tc>
          <w:tcPr>
            <w:tcW w:w="1562" w:type="pct"/>
            <w:tcBorders>
              <w:top w:val="single" w:sz="8" w:space="0" w:color="auto"/>
              <w:bottom w:val="single" w:sz="8" w:space="0" w:color="auto"/>
            </w:tcBorders>
          </w:tcPr>
          <w:p w14:paraId="51A23010" w14:textId="53FD3DB3" w:rsidR="00FD5058" w:rsidRDefault="00FD0347" w:rsidP="00A86A57">
            <w:r>
              <w:t>w1830179_</w:t>
            </w:r>
            <w:r w:rsidR="00FD5058">
              <w:t xml:space="preserve">Adventure </w:t>
            </w:r>
          </w:p>
        </w:tc>
        <w:tc>
          <w:tcPr>
            <w:tcW w:w="3438" w:type="pct"/>
          </w:tcPr>
          <w:p w14:paraId="561AAD67" w14:textId="67A5F32B" w:rsidR="00FD5058" w:rsidRDefault="00C10498" w:rsidP="00A86A57">
            <w:r>
              <w:t>G</w:t>
            </w:r>
            <w:r w:rsidR="00107944">
              <w:t>eneral term describing</w:t>
            </w:r>
            <w:r w:rsidR="005D2CCE">
              <w:t xml:space="preserve"> all adventures ArchipelagoCrazy provides.</w:t>
            </w:r>
          </w:p>
        </w:tc>
      </w:tr>
      <w:tr w:rsidR="005D2CCE" w14:paraId="4C687DF7" w14:textId="77777777" w:rsidTr="00801FCB">
        <w:trPr>
          <w:trHeight w:val="1625"/>
        </w:trPr>
        <w:tc>
          <w:tcPr>
            <w:tcW w:w="1562" w:type="pct"/>
            <w:tcBorders>
              <w:top w:val="single" w:sz="8" w:space="0" w:color="auto"/>
              <w:bottom w:val="single" w:sz="8" w:space="0" w:color="auto"/>
            </w:tcBorders>
          </w:tcPr>
          <w:p w14:paraId="2DE76337" w14:textId="3534E60D" w:rsidR="005D2CCE" w:rsidRDefault="00FD0347" w:rsidP="00A86A57">
            <w:r>
              <w:t>w1830179_</w:t>
            </w:r>
            <w:r w:rsidR="005D2CCE">
              <w:t xml:space="preserve">Staff </w:t>
            </w:r>
          </w:p>
        </w:tc>
        <w:tc>
          <w:tcPr>
            <w:tcW w:w="3438" w:type="pct"/>
          </w:tcPr>
          <w:p w14:paraId="20D5FD70" w14:textId="07F88796" w:rsidR="005D2CCE" w:rsidRDefault="00C10498" w:rsidP="00A86A57">
            <w:r>
              <w:t>G</w:t>
            </w:r>
            <w:r w:rsidR="005D2CCE">
              <w:t xml:space="preserve">eneral term describing all staff </w:t>
            </w:r>
            <w:r w:rsidR="005E3974">
              <w:t>employed by</w:t>
            </w:r>
            <w:r>
              <w:t xml:space="preserve"> ArchipelagoCrazy.</w:t>
            </w:r>
          </w:p>
        </w:tc>
      </w:tr>
      <w:tr w:rsidR="00C10498" w14:paraId="3CEC3B63" w14:textId="77777777" w:rsidTr="000C5824">
        <w:trPr>
          <w:trHeight w:val="1411"/>
        </w:trPr>
        <w:tc>
          <w:tcPr>
            <w:tcW w:w="1562" w:type="pct"/>
            <w:tcBorders>
              <w:top w:val="single" w:sz="8" w:space="0" w:color="auto"/>
              <w:bottom w:val="single" w:sz="8" w:space="0" w:color="auto"/>
            </w:tcBorders>
          </w:tcPr>
          <w:p w14:paraId="3A158108" w14:textId="496A5B63" w:rsidR="00C10498" w:rsidRDefault="00FD0347" w:rsidP="00A86A57">
            <w:r>
              <w:t>w1830179_</w:t>
            </w:r>
            <w:r w:rsidR="00C10498">
              <w:t xml:space="preserve">Island </w:t>
            </w:r>
          </w:p>
        </w:tc>
        <w:tc>
          <w:tcPr>
            <w:tcW w:w="3438" w:type="pct"/>
          </w:tcPr>
          <w:p w14:paraId="6603DAC2" w14:textId="555AB32D" w:rsidR="00C10498" w:rsidRDefault="00C10498" w:rsidP="00A86A57">
            <w:r>
              <w:t>General term describing all island</w:t>
            </w:r>
            <w:r w:rsidR="008418F8">
              <w:t>s</w:t>
            </w:r>
            <w:r>
              <w:t xml:space="preserve"> whic</w:t>
            </w:r>
            <w:r w:rsidR="008418F8">
              <w:t>h ArchipelagoCrazy organizes trips.</w:t>
            </w:r>
          </w:p>
        </w:tc>
      </w:tr>
      <w:tr w:rsidR="008418F8" w14:paraId="4212F2AF" w14:textId="77777777" w:rsidTr="00801FCB">
        <w:trPr>
          <w:trHeight w:val="1399"/>
        </w:trPr>
        <w:tc>
          <w:tcPr>
            <w:tcW w:w="1562" w:type="pct"/>
            <w:tcBorders>
              <w:top w:val="single" w:sz="8" w:space="0" w:color="auto"/>
              <w:bottom w:val="single" w:sz="8" w:space="0" w:color="auto"/>
            </w:tcBorders>
          </w:tcPr>
          <w:p w14:paraId="776DB03C" w14:textId="1040B691" w:rsidR="008418F8" w:rsidRDefault="00FD0347" w:rsidP="00A86A57">
            <w:r>
              <w:t>w1830179_</w:t>
            </w:r>
            <w:r w:rsidR="008418F8">
              <w:t>Trip</w:t>
            </w:r>
          </w:p>
        </w:tc>
        <w:tc>
          <w:tcPr>
            <w:tcW w:w="3438" w:type="pct"/>
          </w:tcPr>
          <w:p w14:paraId="460ED51F" w14:textId="60683A79" w:rsidR="008418F8" w:rsidRDefault="008418F8" w:rsidP="00A86A57">
            <w:r>
              <w:t>General term describing all trips which ArchipelagoCrazy organizes.</w:t>
            </w:r>
          </w:p>
        </w:tc>
      </w:tr>
      <w:tr w:rsidR="00DE1256" w14:paraId="1B0C332B" w14:textId="77777777" w:rsidTr="00801FCB">
        <w:trPr>
          <w:trHeight w:val="1833"/>
        </w:trPr>
        <w:tc>
          <w:tcPr>
            <w:tcW w:w="1562" w:type="pct"/>
            <w:tcBorders>
              <w:top w:val="single" w:sz="8" w:space="0" w:color="auto"/>
            </w:tcBorders>
          </w:tcPr>
          <w:p w14:paraId="58395400" w14:textId="4953C5BF" w:rsidR="00DE1256" w:rsidRDefault="00FD0347" w:rsidP="00A86A57">
            <w:r>
              <w:t>w1830179_</w:t>
            </w:r>
            <w:r w:rsidR="00DE1256">
              <w:t>Maintenance</w:t>
            </w:r>
            <w:r w:rsidR="00080326">
              <w:t>s</w:t>
            </w:r>
            <w:r>
              <w:t>_Log</w:t>
            </w:r>
            <w:r w:rsidR="00DE1256">
              <w:t xml:space="preserve"> </w:t>
            </w:r>
          </w:p>
        </w:tc>
        <w:tc>
          <w:tcPr>
            <w:tcW w:w="3438" w:type="pct"/>
          </w:tcPr>
          <w:p w14:paraId="2A585D9E" w14:textId="4BB3AF0B" w:rsidR="00171CFC" w:rsidRDefault="00171CFC" w:rsidP="00A86A57">
            <w:r w:rsidRPr="00171CFC">
              <w:t>General term describing all maintenance records which</w:t>
            </w:r>
            <w:r w:rsidR="00B14A67">
              <w:t xml:space="preserve"> </w:t>
            </w:r>
            <w:r w:rsidRPr="00171CFC">
              <w:t>ArchipelagoCrazy</w:t>
            </w:r>
            <w:r w:rsidR="006B4025">
              <w:t xml:space="preserve"> keep on their boats</w:t>
            </w:r>
            <w:r w:rsidRPr="00171CFC">
              <w:t>.</w:t>
            </w:r>
          </w:p>
        </w:tc>
      </w:tr>
    </w:tbl>
    <w:p w14:paraId="7F4D2108" w14:textId="258CFCE4" w:rsidR="00046A72" w:rsidRDefault="00046A72" w:rsidP="00A86A57"/>
    <w:p w14:paraId="7B184E3F" w14:textId="77777777" w:rsidR="002753ED" w:rsidRDefault="002753ED" w:rsidP="00A86A57">
      <w:pPr>
        <w:sectPr w:rsidR="002753ED" w:rsidSect="00A86A57">
          <w:pgSz w:w="12240" w:h="15840"/>
          <w:pgMar w:top="720" w:right="720" w:bottom="720" w:left="720" w:header="720" w:footer="720" w:gutter="0"/>
          <w:cols w:space="720"/>
          <w:docGrid w:linePitch="360"/>
        </w:sectPr>
      </w:pPr>
    </w:p>
    <w:p w14:paraId="2CCE8C19" w14:textId="53AEFC77" w:rsidR="003259C2" w:rsidRPr="00A86A57" w:rsidRDefault="003259C2" w:rsidP="00A86A57"/>
    <w:tbl>
      <w:tblPr>
        <w:tblStyle w:val="TableGrid"/>
        <w:tblW w:w="10789" w:type="dxa"/>
        <w:tblInd w:w="-455" w:type="dxa"/>
        <w:tblLook w:val="04A0" w:firstRow="1" w:lastRow="0" w:firstColumn="1" w:lastColumn="0" w:noHBand="0" w:noVBand="1"/>
      </w:tblPr>
      <w:tblGrid>
        <w:gridCol w:w="2745"/>
        <w:gridCol w:w="3042"/>
        <w:gridCol w:w="5002"/>
      </w:tblGrid>
      <w:tr w:rsidR="00014497" w14:paraId="5F6DD73B" w14:textId="77777777" w:rsidTr="00014497">
        <w:trPr>
          <w:trHeight w:val="833"/>
        </w:trPr>
        <w:tc>
          <w:tcPr>
            <w:tcW w:w="2576" w:type="dxa"/>
          </w:tcPr>
          <w:p w14:paraId="3CB6E94E" w14:textId="77777777" w:rsidR="00D90861" w:rsidRPr="006B4025" w:rsidRDefault="00D90861" w:rsidP="00D90861">
            <w:pPr>
              <w:rPr>
                <w:b/>
                <w:bCs/>
              </w:rPr>
            </w:pPr>
            <w:r w:rsidRPr="006B4025">
              <w:rPr>
                <w:b/>
                <w:bCs/>
              </w:rPr>
              <w:t xml:space="preserve">General entity </w:t>
            </w:r>
          </w:p>
        </w:tc>
        <w:tc>
          <w:tcPr>
            <w:tcW w:w="2805" w:type="dxa"/>
          </w:tcPr>
          <w:p w14:paraId="50212223" w14:textId="6EC1537C" w:rsidR="00D90861" w:rsidRPr="006B4025" w:rsidRDefault="00D90861" w:rsidP="00D90861">
            <w:pPr>
              <w:rPr>
                <w:b/>
                <w:bCs/>
              </w:rPr>
            </w:pPr>
            <w:r w:rsidRPr="006B4025">
              <w:rPr>
                <w:b/>
                <w:bCs/>
              </w:rPr>
              <w:t>Specialized entity</w:t>
            </w:r>
          </w:p>
        </w:tc>
        <w:tc>
          <w:tcPr>
            <w:tcW w:w="5408" w:type="dxa"/>
          </w:tcPr>
          <w:p w14:paraId="22277986" w14:textId="46087B5C" w:rsidR="00D90861" w:rsidRPr="006B4025" w:rsidRDefault="00D90861" w:rsidP="00D90861">
            <w:pPr>
              <w:rPr>
                <w:b/>
                <w:bCs/>
              </w:rPr>
            </w:pPr>
            <w:r w:rsidRPr="006B4025">
              <w:rPr>
                <w:b/>
                <w:bCs/>
              </w:rPr>
              <w:t>Brief Explanation</w:t>
            </w:r>
          </w:p>
        </w:tc>
      </w:tr>
      <w:tr w:rsidR="00880618" w14:paraId="2DADD33F" w14:textId="77777777" w:rsidTr="00014497">
        <w:trPr>
          <w:trHeight w:val="358"/>
        </w:trPr>
        <w:tc>
          <w:tcPr>
            <w:tcW w:w="2576" w:type="dxa"/>
            <w:vMerge w:val="restart"/>
          </w:tcPr>
          <w:p w14:paraId="6757711D" w14:textId="1773D638" w:rsidR="00880618" w:rsidRDefault="00880618" w:rsidP="00D90861">
            <w:r>
              <w:t>w1830179_Boat</w:t>
            </w:r>
          </w:p>
        </w:tc>
        <w:tc>
          <w:tcPr>
            <w:tcW w:w="2805" w:type="dxa"/>
          </w:tcPr>
          <w:p w14:paraId="209B56AE" w14:textId="00C2E64A" w:rsidR="00880618" w:rsidRDefault="00880618" w:rsidP="00E333ED">
            <w:r>
              <w:t xml:space="preserve">w1830179_Large_Motorised </w:t>
            </w:r>
          </w:p>
        </w:tc>
        <w:tc>
          <w:tcPr>
            <w:tcW w:w="5408" w:type="dxa"/>
          </w:tcPr>
          <w:p w14:paraId="02590F55" w14:textId="57EE05D5" w:rsidR="00880618" w:rsidRDefault="00880618" w:rsidP="002A21C5">
            <w:r>
              <w:t>A general term to describe boats that can carry higher number of passengers in it. This boat type used to carry passengers from the mainland to the islands.</w:t>
            </w:r>
          </w:p>
        </w:tc>
      </w:tr>
      <w:tr w:rsidR="00880618" w14:paraId="0F19B4F2" w14:textId="77777777" w:rsidTr="00014497">
        <w:trPr>
          <w:trHeight w:val="357"/>
        </w:trPr>
        <w:tc>
          <w:tcPr>
            <w:tcW w:w="2576" w:type="dxa"/>
            <w:vMerge/>
          </w:tcPr>
          <w:p w14:paraId="11F094A4" w14:textId="77777777" w:rsidR="00880618" w:rsidRDefault="00880618" w:rsidP="00880618"/>
        </w:tc>
        <w:tc>
          <w:tcPr>
            <w:tcW w:w="2805" w:type="dxa"/>
          </w:tcPr>
          <w:p w14:paraId="558309A1" w14:textId="2F8AAF8F" w:rsidR="00880618" w:rsidRDefault="00880618" w:rsidP="00880618">
            <w:r>
              <w:t>w1830179_Small_Motorised</w:t>
            </w:r>
          </w:p>
        </w:tc>
        <w:tc>
          <w:tcPr>
            <w:tcW w:w="5408" w:type="dxa"/>
          </w:tcPr>
          <w:p w14:paraId="1F154C38" w14:textId="791500C4" w:rsidR="00880618" w:rsidRDefault="00880618" w:rsidP="00880618">
            <w:r>
              <w:t xml:space="preserve">A general term to describe boats that can carry between only 6 to 8 people in it. And this </w:t>
            </w:r>
            <w:proofErr w:type="gramStart"/>
            <w:r>
              <w:t>is used</w:t>
            </w:r>
            <w:proofErr w:type="gramEnd"/>
            <w:r>
              <w:t xml:space="preserve"> to provides a local taxi service.</w:t>
            </w:r>
          </w:p>
        </w:tc>
      </w:tr>
      <w:tr w:rsidR="00880618" w14:paraId="425639AE" w14:textId="77777777" w:rsidTr="00014497">
        <w:trPr>
          <w:trHeight w:val="830"/>
        </w:trPr>
        <w:tc>
          <w:tcPr>
            <w:tcW w:w="2576" w:type="dxa"/>
            <w:vMerge/>
          </w:tcPr>
          <w:p w14:paraId="683F6F05" w14:textId="77777777" w:rsidR="00880618" w:rsidRDefault="00880618" w:rsidP="00880618"/>
        </w:tc>
        <w:tc>
          <w:tcPr>
            <w:tcW w:w="2805" w:type="dxa"/>
          </w:tcPr>
          <w:p w14:paraId="6492FB1D" w14:textId="05DD6F2C" w:rsidR="00880618" w:rsidRDefault="00880618" w:rsidP="00880618">
            <w:r>
              <w:t>w1830179_Paddle_propelled</w:t>
            </w:r>
          </w:p>
        </w:tc>
        <w:tc>
          <w:tcPr>
            <w:tcW w:w="5408" w:type="dxa"/>
          </w:tcPr>
          <w:p w14:paraId="75B881BE" w14:textId="377306DF" w:rsidR="00880618" w:rsidRDefault="00880618" w:rsidP="00880618">
            <w:r>
              <w:t xml:space="preserve">A general term to describe boats that </w:t>
            </w:r>
            <w:proofErr w:type="gramStart"/>
            <w:r>
              <w:t>is used</w:t>
            </w:r>
            <w:proofErr w:type="gramEnd"/>
            <w:r>
              <w:t xml:space="preserve"> carry passengers to more remote bays and creeks.</w:t>
            </w:r>
          </w:p>
        </w:tc>
      </w:tr>
      <w:tr w:rsidR="00880618" w14:paraId="6C6FF40F" w14:textId="77777777" w:rsidTr="00014497">
        <w:trPr>
          <w:trHeight w:val="840"/>
        </w:trPr>
        <w:tc>
          <w:tcPr>
            <w:tcW w:w="2576" w:type="dxa"/>
            <w:vMerge w:val="restart"/>
          </w:tcPr>
          <w:p w14:paraId="02CBD08B" w14:textId="5BA4147C" w:rsidR="00880618" w:rsidRDefault="00880618" w:rsidP="00880618">
            <w:r>
              <w:t>w1830179_Adventure</w:t>
            </w:r>
          </w:p>
        </w:tc>
        <w:tc>
          <w:tcPr>
            <w:tcW w:w="2805" w:type="dxa"/>
          </w:tcPr>
          <w:p w14:paraId="600C2695" w14:textId="7F9D5D87" w:rsidR="00880618" w:rsidRDefault="00880618" w:rsidP="00880618">
            <w:r>
              <w:t>w1830179_Sea_Adventure</w:t>
            </w:r>
          </w:p>
        </w:tc>
        <w:tc>
          <w:tcPr>
            <w:tcW w:w="5408" w:type="dxa"/>
          </w:tcPr>
          <w:p w14:paraId="4D3103EA" w14:textId="038CA6EB" w:rsidR="00880618" w:rsidRDefault="00880618" w:rsidP="00880618">
            <w:r>
              <w:t xml:space="preserve">A general term to describe all adventures which take place at sea. This entity has three more specialized entities. </w:t>
            </w:r>
          </w:p>
        </w:tc>
      </w:tr>
      <w:tr w:rsidR="00880618" w14:paraId="1E818329" w14:textId="77777777" w:rsidTr="00014497">
        <w:trPr>
          <w:trHeight w:val="830"/>
        </w:trPr>
        <w:tc>
          <w:tcPr>
            <w:tcW w:w="2576" w:type="dxa"/>
            <w:vMerge/>
          </w:tcPr>
          <w:p w14:paraId="30C323E6" w14:textId="77777777" w:rsidR="00880618" w:rsidRDefault="00880618" w:rsidP="00880618"/>
        </w:tc>
        <w:tc>
          <w:tcPr>
            <w:tcW w:w="2805" w:type="dxa"/>
          </w:tcPr>
          <w:p w14:paraId="494502EC" w14:textId="2F36FBAB" w:rsidR="00880618" w:rsidRDefault="00880618" w:rsidP="00880618">
            <w:r>
              <w:t xml:space="preserve">w1830179_Land_Adventure                       </w:t>
            </w:r>
          </w:p>
        </w:tc>
        <w:tc>
          <w:tcPr>
            <w:tcW w:w="5408" w:type="dxa"/>
          </w:tcPr>
          <w:p w14:paraId="778E05CD" w14:textId="4D094789" w:rsidR="00880618" w:rsidRDefault="00880618" w:rsidP="00880618">
            <w:r>
              <w:t>A general term to describe all adventures which take place at land.</w:t>
            </w:r>
          </w:p>
        </w:tc>
      </w:tr>
      <w:tr w:rsidR="00880618" w14:paraId="00E05B69" w14:textId="77777777" w:rsidTr="00014497">
        <w:trPr>
          <w:trHeight w:val="850"/>
        </w:trPr>
        <w:tc>
          <w:tcPr>
            <w:tcW w:w="2576" w:type="dxa"/>
            <w:vMerge w:val="restart"/>
          </w:tcPr>
          <w:p w14:paraId="59FF9085" w14:textId="5F7869FA" w:rsidR="00880618" w:rsidRDefault="00880618" w:rsidP="00880618">
            <w:r>
              <w:t xml:space="preserve">w1830179_Sea_ Adventure </w:t>
            </w:r>
          </w:p>
        </w:tc>
        <w:tc>
          <w:tcPr>
            <w:tcW w:w="2805" w:type="dxa"/>
          </w:tcPr>
          <w:p w14:paraId="3C5818C1" w14:textId="4F1D9E0B" w:rsidR="00880618" w:rsidRDefault="00880618" w:rsidP="00880618">
            <w:r>
              <w:t xml:space="preserve">w1830179_Sea_Crossing </w:t>
            </w:r>
          </w:p>
        </w:tc>
        <w:tc>
          <w:tcPr>
            <w:tcW w:w="5408" w:type="dxa"/>
          </w:tcPr>
          <w:p w14:paraId="1ABA872C" w14:textId="196E2250" w:rsidR="00880618" w:rsidRDefault="00880618" w:rsidP="00880618">
            <w:r>
              <w:t>Traveling between islands using lager motorised boat, with having a meal on board if required.</w:t>
            </w:r>
          </w:p>
        </w:tc>
      </w:tr>
      <w:tr w:rsidR="00880618" w14:paraId="0A7ED8A4" w14:textId="77777777" w:rsidTr="00014497">
        <w:trPr>
          <w:trHeight w:val="750"/>
        </w:trPr>
        <w:tc>
          <w:tcPr>
            <w:tcW w:w="2576" w:type="dxa"/>
            <w:vMerge/>
          </w:tcPr>
          <w:p w14:paraId="79828072" w14:textId="77777777" w:rsidR="00880618" w:rsidRDefault="00880618" w:rsidP="00880618"/>
        </w:tc>
        <w:tc>
          <w:tcPr>
            <w:tcW w:w="2805" w:type="dxa"/>
          </w:tcPr>
          <w:p w14:paraId="1E868A14" w14:textId="0B3B92D8" w:rsidR="00880618" w:rsidRDefault="00880618" w:rsidP="00880618">
            <w:r>
              <w:t>w1830179_Beach_Taxi Service</w:t>
            </w:r>
          </w:p>
        </w:tc>
        <w:tc>
          <w:tcPr>
            <w:tcW w:w="5408" w:type="dxa"/>
          </w:tcPr>
          <w:p w14:paraId="2A6BF410" w14:textId="396CA3B6" w:rsidR="00880618" w:rsidRDefault="00880618" w:rsidP="00880618">
            <w:r>
              <w:t>A general term to describe travelling among beaches using smaller motorised boats.</w:t>
            </w:r>
          </w:p>
        </w:tc>
      </w:tr>
      <w:tr w:rsidR="00880618" w14:paraId="6188AFCB" w14:textId="77777777" w:rsidTr="00014497">
        <w:trPr>
          <w:trHeight w:val="941"/>
        </w:trPr>
        <w:tc>
          <w:tcPr>
            <w:tcW w:w="2576" w:type="dxa"/>
            <w:vMerge/>
          </w:tcPr>
          <w:p w14:paraId="3F49C25A" w14:textId="77777777" w:rsidR="00880618" w:rsidRDefault="00880618" w:rsidP="00880618"/>
        </w:tc>
        <w:tc>
          <w:tcPr>
            <w:tcW w:w="2805" w:type="dxa"/>
          </w:tcPr>
          <w:p w14:paraId="0BB1C812" w14:textId="1C133851" w:rsidR="00880618" w:rsidRDefault="00880618" w:rsidP="00880618">
            <w:r>
              <w:t>w1830179_Marine_Exploration</w:t>
            </w:r>
          </w:p>
        </w:tc>
        <w:tc>
          <w:tcPr>
            <w:tcW w:w="5408" w:type="dxa"/>
          </w:tcPr>
          <w:p w14:paraId="3E55180E" w14:textId="5345DCBE" w:rsidR="00880618" w:rsidRDefault="00880618" w:rsidP="00880618">
            <w:r>
              <w:t>A general term to describe exploring remote areas in sea using a paddle-propelled boat.</w:t>
            </w:r>
          </w:p>
        </w:tc>
      </w:tr>
      <w:tr w:rsidR="00880618" w14:paraId="5993A1E9" w14:textId="77777777" w:rsidTr="00014497">
        <w:trPr>
          <w:trHeight w:val="800"/>
        </w:trPr>
        <w:tc>
          <w:tcPr>
            <w:tcW w:w="2576" w:type="dxa"/>
            <w:vMerge w:val="restart"/>
          </w:tcPr>
          <w:p w14:paraId="1B8D0898" w14:textId="2C00FF5C" w:rsidR="00880618" w:rsidRPr="000E6FA7" w:rsidRDefault="00880618" w:rsidP="00880618">
            <w:r>
              <w:t>w1830179_Land_Adventure</w:t>
            </w:r>
          </w:p>
        </w:tc>
        <w:tc>
          <w:tcPr>
            <w:tcW w:w="2805" w:type="dxa"/>
          </w:tcPr>
          <w:p w14:paraId="0C8F8158" w14:textId="34D60EF2" w:rsidR="00880618" w:rsidRDefault="00880618" w:rsidP="00880618">
            <w:r>
              <w:t>w1830179_Guided_Visit</w:t>
            </w:r>
          </w:p>
        </w:tc>
        <w:tc>
          <w:tcPr>
            <w:tcW w:w="5408" w:type="dxa"/>
          </w:tcPr>
          <w:p w14:paraId="7861C370" w14:textId="781DDC7F" w:rsidR="00880618" w:rsidRDefault="00880618" w:rsidP="00880618">
            <w:r>
              <w:t>A general term to describe visiting landmarks in the area.</w:t>
            </w:r>
          </w:p>
        </w:tc>
      </w:tr>
      <w:tr w:rsidR="00880618" w14:paraId="6D73E9C0" w14:textId="77777777" w:rsidTr="00014497">
        <w:trPr>
          <w:trHeight w:val="830"/>
        </w:trPr>
        <w:tc>
          <w:tcPr>
            <w:tcW w:w="2576" w:type="dxa"/>
            <w:vMerge/>
          </w:tcPr>
          <w:p w14:paraId="35B4F4DC" w14:textId="77777777" w:rsidR="00880618" w:rsidRDefault="00880618" w:rsidP="00880618"/>
        </w:tc>
        <w:tc>
          <w:tcPr>
            <w:tcW w:w="2805" w:type="dxa"/>
          </w:tcPr>
          <w:p w14:paraId="7A2262BA" w14:textId="0E9DA0D6" w:rsidR="00880618" w:rsidRDefault="00880618" w:rsidP="00880618">
            <w:r>
              <w:t>w1830179_Walking_Tour</w:t>
            </w:r>
          </w:p>
        </w:tc>
        <w:tc>
          <w:tcPr>
            <w:tcW w:w="5408" w:type="dxa"/>
          </w:tcPr>
          <w:p w14:paraId="14326C5D" w14:textId="5A8B662D" w:rsidR="00880618" w:rsidRDefault="00880618" w:rsidP="00880618">
            <w:r>
              <w:t>A general term to describe land tours which can be nocturnal if required and this requires guide to guide them</w:t>
            </w:r>
          </w:p>
        </w:tc>
      </w:tr>
      <w:tr w:rsidR="00880618" w14:paraId="7C607E6E" w14:textId="77777777" w:rsidTr="00014497">
        <w:trPr>
          <w:trHeight w:val="991"/>
        </w:trPr>
        <w:tc>
          <w:tcPr>
            <w:tcW w:w="2576" w:type="dxa"/>
            <w:vMerge w:val="restart"/>
          </w:tcPr>
          <w:p w14:paraId="392EA6B7" w14:textId="47251699" w:rsidR="00880618" w:rsidRPr="000E6FA7" w:rsidRDefault="00880618" w:rsidP="00880618">
            <w:r>
              <w:t>w1830179_Staff</w:t>
            </w:r>
          </w:p>
        </w:tc>
        <w:tc>
          <w:tcPr>
            <w:tcW w:w="2805" w:type="dxa"/>
          </w:tcPr>
          <w:p w14:paraId="4DBE9BBD" w14:textId="33B68319" w:rsidR="00880618" w:rsidRDefault="00880618" w:rsidP="00880618">
            <w:r>
              <w:t>w1830179_Sea_Crew</w:t>
            </w:r>
          </w:p>
        </w:tc>
        <w:tc>
          <w:tcPr>
            <w:tcW w:w="5408" w:type="dxa"/>
          </w:tcPr>
          <w:p w14:paraId="246972A9" w14:textId="3E0656DE" w:rsidR="00880618" w:rsidRDefault="00880618" w:rsidP="00880618">
            <w:r>
              <w:t xml:space="preserve">A general term to describe Staff which organizes and manages sea adventures for </w:t>
            </w:r>
            <w:r w:rsidRPr="00171CFC">
              <w:t>ArchipelagoCrazy</w:t>
            </w:r>
            <w:r>
              <w:t>.</w:t>
            </w:r>
          </w:p>
        </w:tc>
      </w:tr>
      <w:tr w:rsidR="00880618" w14:paraId="016E14E6" w14:textId="77777777" w:rsidTr="00014497">
        <w:trPr>
          <w:trHeight w:val="1282"/>
        </w:trPr>
        <w:tc>
          <w:tcPr>
            <w:tcW w:w="2576" w:type="dxa"/>
            <w:vMerge/>
          </w:tcPr>
          <w:p w14:paraId="5C972932" w14:textId="77777777" w:rsidR="00880618" w:rsidRDefault="00880618" w:rsidP="00880618"/>
        </w:tc>
        <w:tc>
          <w:tcPr>
            <w:tcW w:w="2805" w:type="dxa"/>
          </w:tcPr>
          <w:p w14:paraId="2E143D87" w14:textId="49F3C7E2" w:rsidR="00880618" w:rsidRDefault="00880618" w:rsidP="00880618">
            <w:r>
              <w:t>w1830179_Walking_Guide</w:t>
            </w:r>
          </w:p>
        </w:tc>
        <w:tc>
          <w:tcPr>
            <w:tcW w:w="5408" w:type="dxa"/>
          </w:tcPr>
          <w:p w14:paraId="59894021" w14:textId="2204DF17" w:rsidR="00880618" w:rsidRDefault="00880618" w:rsidP="00880618">
            <w:r>
              <w:t xml:space="preserve">A general term to describe Staff which employs by </w:t>
            </w:r>
            <w:r w:rsidRPr="00171CFC">
              <w:t>ArchipelagoCrazy</w:t>
            </w:r>
            <w:r>
              <w:t xml:space="preserve"> to organizes and manages land adventures for.</w:t>
            </w:r>
          </w:p>
        </w:tc>
      </w:tr>
      <w:tr w:rsidR="00880618" w14:paraId="7A2EBA81" w14:textId="77777777" w:rsidTr="00014497">
        <w:trPr>
          <w:trHeight w:val="1092"/>
        </w:trPr>
        <w:tc>
          <w:tcPr>
            <w:tcW w:w="2576" w:type="dxa"/>
            <w:vMerge/>
          </w:tcPr>
          <w:p w14:paraId="77246609" w14:textId="77777777" w:rsidR="00880618" w:rsidRDefault="00880618" w:rsidP="00880618"/>
        </w:tc>
        <w:tc>
          <w:tcPr>
            <w:tcW w:w="2805" w:type="dxa"/>
          </w:tcPr>
          <w:p w14:paraId="4A6B6719" w14:textId="6B0AE344" w:rsidR="00880618" w:rsidRDefault="00880618" w:rsidP="00880618">
            <w:r>
              <w:t>w1830179_Boat_Mechanic</w:t>
            </w:r>
          </w:p>
        </w:tc>
        <w:tc>
          <w:tcPr>
            <w:tcW w:w="5408" w:type="dxa"/>
          </w:tcPr>
          <w:p w14:paraId="155F0AD1" w14:textId="278BA4EB" w:rsidR="00880618" w:rsidRDefault="00880618" w:rsidP="00880618">
            <w:r>
              <w:t xml:space="preserve">A general term to describe Staff which maintenance all the boats which used by </w:t>
            </w:r>
            <w:r w:rsidRPr="00171CFC">
              <w:t>ArchipelagoCrazy.</w:t>
            </w:r>
          </w:p>
        </w:tc>
      </w:tr>
    </w:tbl>
    <w:p w14:paraId="21DB75A4" w14:textId="77777777" w:rsidR="007C46E4" w:rsidRDefault="007C46E4" w:rsidP="00E3476B">
      <w:pPr>
        <w:sectPr w:rsidR="007C46E4" w:rsidSect="00A86A57">
          <w:pgSz w:w="12240" w:h="15840"/>
          <w:pgMar w:top="720" w:right="720" w:bottom="720" w:left="720" w:header="720" w:footer="720" w:gutter="0"/>
          <w:cols w:space="720"/>
          <w:docGrid w:linePitch="360"/>
        </w:sectPr>
      </w:pPr>
    </w:p>
    <w:p w14:paraId="7B3CD2D7" w14:textId="6C11C8CA" w:rsidR="007C46E4" w:rsidRDefault="007C46E4" w:rsidP="007C46E4">
      <w:pPr>
        <w:pStyle w:val="Heading2"/>
      </w:pPr>
      <w:bookmarkStart w:id="3" w:name="_Toc89651188"/>
      <w:r>
        <w:lastRenderedPageBreak/>
        <w:t>3) A data dictionary to document how I identified the relationships and multiplicities</w:t>
      </w:r>
      <w:bookmarkEnd w:id="3"/>
    </w:p>
    <w:p w14:paraId="7B6BE28C" w14:textId="6CA5708B" w:rsidR="00E3476B" w:rsidRDefault="00E3476B" w:rsidP="00E3476B"/>
    <w:tbl>
      <w:tblPr>
        <w:tblStyle w:val="TableGrid"/>
        <w:tblW w:w="14995" w:type="dxa"/>
        <w:tblInd w:w="-275" w:type="dxa"/>
        <w:tblLayout w:type="fixed"/>
        <w:tblLook w:val="04A0" w:firstRow="1" w:lastRow="0" w:firstColumn="1" w:lastColumn="0" w:noHBand="0" w:noVBand="1"/>
      </w:tblPr>
      <w:tblGrid>
        <w:gridCol w:w="3061"/>
        <w:gridCol w:w="1080"/>
        <w:gridCol w:w="2009"/>
        <w:gridCol w:w="1320"/>
        <w:gridCol w:w="3060"/>
        <w:gridCol w:w="4465"/>
      </w:tblGrid>
      <w:tr w:rsidR="0065501E" w14:paraId="5DBC222F" w14:textId="77777777" w:rsidTr="002B1139">
        <w:trPr>
          <w:trHeight w:val="1628"/>
        </w:trPr>
        <w:tc>
          <w:tcPr>
            <w:tcW w:w="3061" w:type="dxa"/>
          </w:tcPr>
          <w:p w14:paraId="60D06537" w14:textId="114DC18D" w:rsidR="00E3476B" w:rsidRPr="002753ED" w:rsidRDefault="00E3476B" w:rsidP="00E3476B">
            <w:pPr>
              <w:rPr>
                <w:b/>
                <w:bCs/>
              </w:rPr>
            </w:pPr>
            <w:r w:rsidRPr="002753ED">
              <w:rPr>
                <w:b/>
                <w:bCs/>
              </w:rPr>
              <w:t>Entity name</w:t>
            </w:r>
          </w:p>
        </w:tc>
        <w:tc>
          <w:tcPr>
            <w:tcW w:w="1080" w:type="dxa"/>
          </w:tcPr>
          <w:p w14:paraId="35C7E37F" w14:textId="6DDCE5AF" w:rsidR="00E3476B" w:rsidRPr="002753ED" w:rsidRDefault="00E3476B" w:rsidP="00E3476B">
            <w:pPr>
              <w:rPr>
                <w:b/>
                <w:bCs/>
              </w:rPr>
            </w:pPr>
            <w:r w:rsidRPr="002753ED">
              <w:rPr>
                <w:b/>
                <w:bCs/>
              </w:rPr>
              <w:t xml:space="preserve">Multiplicity </w:t>
            </w:r>
          </w:p>
        </w:tc>
        <w:tc>
          <w:tcPr>
            <w:tcW w:w="2009" w:type="dxa"/>
          </w:tcPr>
          <w:p w14:paraId="506F43EC" w14:textId="490FF266" w:rsidR="00E3476B" w:rsidRPr="002753ED" w:rsidRDefault="00E3476B" w:rsidP="00E3476B">
            <w:pPr>
              <w:rPr>
                <w:b/>
                <w:bCs/>
              </w:rPr>
            </w:pPr>
            <w:r w:rsidRPr="002753ED">
              <w:rPr>
                <w:b/>
                <w:bCs/>
              </w:rPr>
              <w:t xml:space="preserve">Relationship </w:t>
            </w:r>
          </w:p>
        </w:tc>
        <w:tc>
          <w:tcPr>
            <w:tcW w:w="1320" w:type="dxa"/>
          </w:tcPr>
          <w:p w14:paraId="578D84D5" w14:textId="72E30DAE" w:rsidR="00E3476B" w:rsidRPr="002753ED" w:rsidRDefault="00E3476B" w:rsidP="00E3476B">
            <w:pPr>
              <w:rPr>
                <w:b/>
                <w:bCs/>
              </w:rPr>
            </w:pPr>
            <w:r w:rsidRPr="002753ED">
              <w:rPr>
                <w:b/>
                <w:bCs/>
              </w:rPr>
              <w:t xml:space="preserve">Multiplicity </w:t>
            </w:r>
          </w:p>
        </w:tc>
        <w:tc>
          <w:tcPr>
            <w:tcW w:w="3060" w:type="dxa"/>
          </w:tcPr>
          <w:p w14:paraId="6B2DBFE2" w14:textId="48B248AE" w:rsidR="00E3476B" w:rsidRPr="002753ED" w:rsidRDefault="00E3476B" w:rsidP="00E3476B">
            <w:pPr>
              <w:rPr>
                <w:b/>
                <w:bCs/>
              </w:rPr>
            </w:pPr>
            <w:r w:rsidRPr="002753ED">
              <w:rPr>
                <w:b/>
                <w:bCs/>
              </w:rPr>
              <w:t>Entity name</w:t>
            </w:r>
          </w:p>
        </w:tc>
        <w:tc>
          <w:tcPr>
            <w:tcW w:w="4465" w:type="dxa"/>
          </w:tcPr>
          <w:p w14:paraId="55273F81" w14:textId="30D01CAE" w:rsidR="00E3476B" w:rsidRPr="002753ED" w:rsidRDefault="00E3476B" w:rsidP="00E3476B">
            <w:pPr>
              <w:rPr>
                <w:b/>
                <w:bCs/>
              </w:rPr>
            </w:pPr>
            <w:r w:rsidRPr="002753ED">
              <w:rPr>
                <w:b/>
                <w:bCs/>
              </w:rPr>
              <w:t>Brief justifications for the multiplicity (4 statements for each relationship)</w:t>
            </w:r>
          </w:p>
        </w:tc>
      </w:tr>
      <w:tr w:rsidR="0065501E" w14:paraId="31961204" w14:textId="77777777" w:rsidTr="002B1139">
        <w:trPr>
          <w:trHeight w:val="719"/>
        </w:trPr>
        <w:tc>
          <w:tcPr>
            <w:tcW w:w="3061" w:type="dxa"/>
            <w:vMerge w:val="restart"/>
          </w:tcPr>
          <w:p w14:paraId="15785B9D" w14:textId="1DC19B7E" w:rsidR="00E3476B" w:rsidRDefault="00DB4BCC" w:rsidP="00E3476B">
            <w:r>
              <w:t xml:space="preserve"> w1830179_</w:t>
            </w:r>
            <w:r w:rsidR="00A5142F">
              <w:t>Trip</w:t>
            </w:r>
          </w:p>
        </w:tc>
        <w:tc>
          <w:tcPr>
            <w:tcW w:w="1080" w:type="dxa"/>
            <w:vMerge w:val="restart"/>
          </w:tcPr>
          <w:p w14:paraId="455F5726" w14:textId="694FE774" w:rsidR="00E3476B" w:rsidRDefault="00174948" w:rsidP="00E3476B">
            <w:r>
              <w:t>1..1</w:t>
            </w:r>
          </w:p>
        </w:tc>
        <w:tc>
          <w:tcPr>
            <w:tcW w:w="2009" w:type="dxa"/>
            <w:vMerge w:val="restart"/>
          </w:tcPr>
          <w:p w14:paraId="759F20B9" w14:textId="7A26E949" w:rsidR="00E3476B" w:rsidRDefault="00C82488" w:rsidP="00E3476B">
            <w:r>
              <w:t>have</w:t>
            </w:r>
          </w:p>
        </w:tc>
        <w:tc>
          <w:tcPr>
            <w:tcW w:w="1320" w:type="dxa"/>
            <w:vMerge w:val="restart"/>
          </w:tcPr>
          <w:p w14:paraId="74B743D4" w14:textId="2A6A8693" w:rsidR="00E3476B" w:rsidRDefault="00174948" w:rsidP="00E3476B">
            <w:r>
              <w:t>1.. *</w:t>
            </w:r>
          </w:p>
        </w:tc>
        <w:tc>
          <w:tcPr>
            <w:tcW w:w="3060" w:type="dxa"/>
            <w:vMerge w:val="restart"/>
          </w:tcPr>
          <w:p w14:paraId="35B20823" w14:textId="48267339" w:rsidR="00E3476B" w:rsidRDefault="00D11DD2" w:rsidP="00E3476B">
            <w:r>
              <w:t>w1830179_</w:t>
            </w:r>
            <w:r w:rsidR="00174948">
              <w:t>Tourist</w:t>
            </w:r>
          </w:p>
        </w:tc>
        <w:tc>
          <w:tcPr>
            <w:tcW w:w="4465" w:type="dxa"/>
          </w:tcPr>
          <w:p w14:paraId="09EF04C1" w14:textId="4A9A9992" w:rsidR="00E3476B" w:rsidRDefault="00174948" w:rsidP="00E3476B">
            <w:r>
              <w:t xml:space="preserve">One trip </w:t>
            </w:r>
            <w:r w:rsidR="00C82488">
              <w:t>may have one tourist</w:t>
            </w:r>
            <w:r w:rsidR="00DB4BCC">
              <w:t xml:space="preserve"> on it</w:t>
            </w:r>
            <w:r w:rsidR="00C82488">
              <w:t>.</w:t>
            </w:r>
            <w:r w:rsidR="00296A93">
              <w:t xml:space="preserve"> without a single tourist a trip may not exist. </w:t>
            </w:r>
          </w:p>
        </w:tc>
      </w:tr>
      <w:tr w:rsidR="0065501E" w14:paraId="61E3EB39" w14:textId="77777777" w:rsidTr="002B1139">
        <w:trPr>
          <w:trHeight w:val="791"/>
        </w:trPr>
        <w:tc>
          <w:tcPr>
            <w:tcW w:w="3061" w:type="dxa"/>
            <w:vMerge/>
          </w:tcPr>
          <w:p w14:paraId="4EC72296" w14:textId="77777777" w:rsidR="00E3476B" w:rsidRDefault="00E3476B" w:rsidP="00E3476B"/>
        </w:tc>
        <w:tc>
          <w:tcPr>
            <w:tcW w:w="1080" w:type="dxa"/>
            <w:vMerge/>
          </w:tcPr>
          <w:p w14:paraId="4886A26B" w14:textId="77777777" w:rsidR="00E3476B" w:rsidRDefault="00E3476B" w:rsidP="00E3476B"/>
        </w:tc>
        <w:tc>
          <w:tcPr>
            <w:tcW w:w="2009" w:type="dxa"/>
            <w:vMerge/>
          </w:tcPr>
          <w:p w14:paraId="7011B91C" w14:textId="77777777" w:rsidR="00E3476B" w:rsidRDefault="00E3476B" w:rsidP="00E3476B"/>
        </w:tc>
        <w:tc>
          <w:tcPr>
            <w:tcW w:w="1320" w:type="dxa"/>
            <w:vMerge/>
          </w:tcPr>
          <w:p w14:paraId="72F769FE" w14:textId="77777777" w:rsidR="00E3476B" w:rsidRDefault="00E3476B" w:rsidP="00E3476B"/>
        </w:tc>
        <w:tc>
          <w:tcPr>
            <w:tcW w:w="3060" w:type="dxa"/>
            <w:vMerge/>
          </w:tcPr>
          <w:p w14:paraId="18AA3B2C" w14:textId="77777777" w:rsidR="00E3476B" w:rsidRDefault="00E3476B" w:rsidP="00E3476B"/>
        </w:tc>
        <w:tc>
          <w:tcPr>
            <w:tcW w:w="4465" w:type="dxa"/>
          </w:tcPr>
          <w:p w14:paraId="55ACD13D" w14:textId="27731C23" w:rsidR="00E3476B" w:rsidRDefault="00C82488" w:rsidP="00E3476B">
            <w:r>
              <w:t>One trip may</w:t>
            </w:r>
            <w:r w:rsidR="00DB4BCC">
              <w:t xml:space="preserve"> have </w:t>
            </w:r>
            <w:proofErr w:type="gramStart"/>
            <w:r w:rsidR="00DB4BCC">
              <w:t>many</w:t>
            </w:r>
            <w:proofErr w:type="gramEnd"/>
            <w:r w:rsidR="00DB4BCC">
              <w:t xml:space="preserve"> </w:t>
            </w:r>
            <w:r w:rsidR="00D11DD2">
              <w:t>tourists</w:t>
            </w:r>
            <w:r w:rsidR="00DB4BCC">
              <w:t xml:space="preserve"> on it.</w:t>
            </w:r>
            <w:r w:rsidR="00296A93">
              <w:t xml:space="preserve"> Because tourist can come </w:t>
            </w:r>
            <w:r w:rsidR="00014497">
              <w:t xml:space="preserve">in </w:t>
            </w:r>
            <w:r w:rsidR="00296A93">
              <w:t>as groups.</w:t>
            </w:r>
          </w:p>
        </w:tc>
      </w:tr>
      <w:tr w:rsidR="0065501E" w14:paraId="18567B2E" w14:textId="77777777" w:rsidTr="002B1139">
        <w:trPr>
          <w:trHeight w:val="602"/>
        </w:trPr>
        <w:tc>
          <w:tcPr>
            <w:tcW w:w="3061" w:type="dxa"/>
            <w:vMerge/>
          </w:tcPr>
          <w:p w14:paraId="7FC3D048" w14:textId="77777777" w:rsidR="00E3476B" w:rsidRDefault="00E3476B" w:rsidP="00E3476B"/>
        </w:tc>
        <w:tc>
          <w:tcPr>
            <w:tcW w:w="1080" w:type="dxa"/>
            <w:vMerge/>
          </w:tcPr>
          <w:p w14:paraId="161A4D8C" w14:textId="77777777" w:rsidR="00E3476B" w:rsidRDefault="00E3476B" w:rsidP="00E3476B"/>
        </w:tc>
        <w:tc>
          <w:tcPr>
            <w:tcW w:w="2009" w:type="dxa"/>
            <w:vMerge/>
          </w:tcPr>
          <w:p w14:paraId="0A1DC336" w14:textId="77777777" w:rsidR="00E3476B" w:rsidRDefault="00E3476B" w:rsidP="00E3476B"/>
        </w:tc>
        <w:tc>
          <w:tcPr>
            <w:tcW w:w="1320" w:type="dxa"/>
            <w:vMerge/>
          </w:tcPr>
          <w:p w14:paraId="32D6AFCE" w14:textId="77777777" w:rsidR="00E3476B" w:rsidRDefault="00E3476B" w:rsidP="00E3476B"/>
        </w:tc>
        <w:tc>
          <w:tcPr>
            <w:tcW w:w="3060" w:type="dxa"/>
            <w:vMerge/>
          </w:tcPr>
          <w:p w14:paraId="71234CB9" w14:textId="77777777" w:rsidR="00E3476B" w:rsidRDefault="00E3476B" w:rsidP="00E3476B"/>
        </w:tc>
        <w:tc>
          <w:tcPr>
            <w:tcW w:w="4465" w:type="dxa"/>
          </w:tcPr>
          <w:p w14:paraId="72433BB5" w14:textId="47A6DF8D" w:rsidR="00E3476B" w:rsidRDefault="00D11DD2" w:rsidP="00E3476B">
            <w:r>
              <w:t xml:space="preserve">One tourist </w:t>
            </w:r>
            <w:r w:rsidR="00A623EE">
              <w:t xml:space="preserve">must </w:t>
            </w:r>
            <w:r>
              <w:t>have one trip.</w:t>
            </w:r>
            <w:r w:rsidR="00296A93">
              <w:t xml:space="preserve"> </w:t>
            </w:r>
          </w:p>
        </w:tc>
      </w:tr>
      <w:tr w:rsidR="0065501E" w14:paraId="5991EEF5" w14:textId="77777777" w:rsidTr="002B1139">
        <w:trPr>
          <w:trHeight w:val="539"/>
        </w:trPr>
        <w:tc>
          <w:tcPr>
            <w:tcW w:w="3061" w:type="dxa"/>
            <w:vMerge/>
          </w:tcPr>
          <w:p w14:paraId="48C040E4" w14:textId="77777777" w:rsidR="00E3476B" w:rsidRDefault="00E3476B" w:rsidP="00E3476B"/>
        </w:tc>
        <w:tc>
          <w:tcPr>
            <w:tcW w:w="1080" w:type="dxa"/>
            <w:vMerge/>
          </w:tcPr>
          <w:p w14:paraId="128658FA" w14:textId="77777777" w:rsidR="00E3476B" w:rsidRDefault="00E3476B" w:rsidP="00E3476B"/>
        </w:tc>
        <w:tc>
          <w:tcPr>
            <w:tcW w:w="2009" w:type="dxa"/>
            <w:vMerge/>
          </w:tcPr>
          <w:p w14:paraId="471022BF" w14:textId="77777777" w:rsidR="00E3476B" w:rsidRDefault="00E3476B" w:rsidP="00E3476B"/>
        </w:tc>
        <w:tc>
          <w:tcPr>
            <w:tcW w:w="1320" w:type="dxa"/>
            <w:vMerge/>
          </w:tcPr>
          <w:p w14:paraId="5111CE81" w14:textId="77777777" w:rsidR="00E3476B" w:rsidRDefault="00E3476B" w:rsidP="00E3476B"/>
        </w:tc>
        <w:tc>
          <w:tcPr>
            <w:tcW w:w="3060" w:type="dxa"/>
            <w:vMerge/>
          </w:tcPr>
          <w:p w14:paraId="332C11E4" w14:textId="77777777" w:rsidR="00E3476B" w:rsidRDefault="00E3476B" w:rsidP="00E3476B"/>
        </w:tc>
        <w:tc>
          <w:tcPr>
            <w:tcW w:w="4465" w:type="dxa"/>
          </w:tcPr>
          <w:p w14:paraId="3CB7284D" w14:textId="6EAAD2EE" w:rsidR="00E3476B" w:rsidRDefault="00D11DD2" w:rsidP="00E3476B">
            <w:r>
              <w:t xml:space="preserve">One tourist can only have </w:t>
            </w:r>
            <w:r w:rsidR="00A623EE">
              <w:t xml:space="preserve">up to </w:t>
            </w:r>
            <w:r>
              <w:t>one trip.</w:t>
            </w:r>
          </w:p>
        </w:tc>
      </w:tr>
      <w:tr w:rsidR="00823AFF" w14:paraId="0F39FEA0" w14:textId="77777777" w:rsidTr="002B1139">
        <w:trPr>
          <w:trHeight w:val="620"/>
        </w:trPr>
        <w:tc>
          <w:tcPr>
            <w:tcW w:w="3061" w:type="dxa"/>
            <w:vMerge w:val="restart"/>
          </w:tcPr>
          <w:p w14:paraId="653DFC3E" w14:textId="6E11754F" w:rsidR="00301EF7" w:rsidRDefault="00301EF7" w:rsidP="00E3476B">
            <w:r>
              <w:t>W1830179_Tourist</w:t>
            </w:r>
          </w:p>
        </w:tc>
        <w:tc>
          <w:tcPr>
            <w:tcW w:w="1080" w:type="dxa"/>
            <w:vMerge w:val="restart"/>
          </w:tcPr>
          <w:p w14:paraId="1602B9BB" w14:textId="0896D80F" w:rsidR="00301EF7" w:rsidRDefault="00301EF7" w:rsidP="00E3476B">
            <w:r>
              <w:t>0.. *</w:t>
            </w:r>
          </w:p>
        </w:tc>
        <w:tc>
          <w:tcPr>
            <w:tcW w:w="2009" w:type="dxa"/>
            <w:vMerge w:val="restart"/>
          </w:tcPr>
          <w:p w14:paraId="019C014C" w14:textId="395114CA" w:rsidR="00301EF7" w:rsidRDefault="00301EF7" w:rsidP="00E3476B">
            <w:r>
              <w:t>visits</w:t>
            </w:r>
          </w:p>
        </w:tc>
        <w:tc>
          <w:tcPr>
            <w:tcW w:w="1320" w:type="dxa"/>
            <w:vMerge w:val="restart"/>
          </w:tcPr>
          <w:p w14:paraId="58EA633A" w14:textId="6D565D8B" w:rsidR="00301EF7" w:rsidRDefault="00301EF7" w:rsidP="00E3476B">
            <w:r>
              <w:t>1..12</w:t>
            </w:r>
          </w:p>
        </w:tc>
        <w:tc>
          <w:tcPr>
            <w:tcW w:w="3060" w:type="dxa"/>
            <w:vMerge w:val="restart"/>
          </w:tcPr>
          <w:p w14:paraId="32ED7EC4" w14:textId="68B22898" w:rsidR="00301EF7" w:rsidRDefault="00301EF7" w:rsidP="00E3476B">
            <w:r>
              <w:t>W1830179_Island</w:t>
            </w:r>
          </w:p>
        </w:tc>
        <w:tc>
          <w:tcPr>
            <w:tcW w:w="4465" w:type="dxa"/>
          </w:tcPr>
          <w:p w14:paraId="5C24EA36" w14:textId="44C3AEE6" w:rsidR="00301EF7" w:rsidRDefault="00301EF7" w:rsidP="00E3476B">
            <w:r>
              <w:t>One tourist</w:t>
            </w:r>
            <w:r w:rsidR="00537A41">
              <w:t xml:space="preserve"> </w:t>
            </w:r>
            <w:r w:rsidR="00272FC3">
              <w:t>visits at least</w:t>
            </w:r>
            <w:r w:rsidR="00537A41">
              <w:t xml:space="preserve"> one </w:t>
            </w:r>
            <w:r>
              <w:t>island.</w:t>
            </w:r>
            <w:r w:rsidR="00296A93">
              <w:t xml:space="preserve"> Tourist must at least visit one island.</w:t>
            </w:r>
          </w:p>
        </w:tc>
      </w:tr>
      <w:tr w:rsidR="00823AFF" w14:paraId="4F5B452A" w14:textId="77777777" w:rsidTr="002B1139">
        <w:trPr>
          <w:trHeight w:val="605"/>
        </w:trPr>
        <w:tc>
          <w:tcPr>
            <w:tcW w:w="3061" w:type="dxa"/>
            <w:vMerge/>
          </w:tcPr>
          <w:p w14:paraId="7C335407" w14:textId="77777777" w:rsidR="00301EF7" w:rsidRDefault="00301EF7" w:rsidP="00E3476B"/>
        </w:tc>
        <w:tc>
          <w:tcPr>
            <w:tcW w:w="1080" w:type="dxa"/>
            <w:vMerge/>
          </w:tcPr>
          <w:p w14:paraId="582B9BFC" w14:textId="77777777" w:rsidR="00301EF7" w:rsidRDefault="00301EF7" w:rsidP="00E3476B"/>
        </w:tc>
        <w:tc>
          <w:tcPr>
            <w:tcW w:w="2009" w:type="dxa"/>
            <w:vMerge/>
          </w:tcPr>
          <w:p w14:paraId="1C0BEDBD" w14:textId="77777777" w:rsidR="00301EF7" w:rsidRDefault="00301EF7" w:rsidP="00E3476B"/>
        </w:tc>
        <w:tc>
          <w:tcPr>
            <w:tcW w:w="1320" w:type="dxa"/>
            <w:vMerge/>
          </w:tcPr>
          <w:p w14:paraId="10AC2150" w14:textId="77777777" w:rsidR="00301EF7" w:rsidRDefault="00301EF7" w:rsidP="00E3476B"/>
        </w:tc>
        <w:tc>
          <w:tcPr>
            <w:tcW w:w="3060" w:type="dxa"/>
            <w:vMerge/>
          </w:tcPr>
          <w:p w14:paraId="3686AFA3" w14:textId="77777777" w:rsidR="00301EF7" w:rsidRDefault="00301EF7" w:rsidP="00E3476B"/>
        </w:tc>
        <w:tc>
          <w:tcPr>
            <w:tcW w:w="4465" w:type="dxa"/>
          </w:tcPr>
          <w:p w14:paraId="680CD52E" w14:textId="3035569E" w:rsidR="00301EF7" w:rsidRDefault="00301EF7" w:rsidP="00E3476B">
            <w:r>
              <w:t xml:space="preserve">One tourist </w:t>
            </w:r>
            <w:r w:rsidR="00537A41">
              <w:t xml:space="preserve">can only </w:t>
            </w:r>
            <w:r>
              <w:t>visit</w:t>
            </w:r>
            <w:r w:rsidR="00537A41">
              <w:t xml:space="preserve"> up to twelve </w:t>
            </w:r>
            <w:r>
              <w:t>islands.</w:t>
            </w:r>
          </w:p>
        </w:tc>
      </w:tr>
      <w:tr w:rsidR="00823AFF" w14:paraId="11509CF3" w14:textId="77777777" w:rsidTr="002B1139">
        <w:trPr>
          <w:trHeight w:val="647"/>
        </w:trPr>
        <w:tc>
          <w:tcPr>
            <w:tcW w:w="3061" w:type="dxa"/>
            <w:vMerge/>
          </w:tcPr>
          <w:p w14:paraId="7B7934F8" w14:textId="77777777" w:rsidR="00301EF7" w:rsidRDefault="00301EF7" w:rsidP="00E3476B"/>
        </w:tc>
        <w:tc>
          <w:tcPr>
            <w:tcW w:w="1080" w:type="dxa"/>
            <w:vMerge/>
          </w:tcPr>
          <w:p w14:paraId="73F210B1" w14:textId="77777777" w:rsidR="00301EF7" w:rsidRDefault="00301EF7" w:rsidP="00E3476B"/>
        </w:tc>
        <w:tc>
          <w:tcPr>
            <w:tcW w:w="2009" w:type="dxa"/>
            <w:vMerge/>
          </w:tcPr>
          <w:p w14:paraId="28774738" w14:textId="77777777" w:rsidR="00301EF7" w:rsidRDefault="00301EF7" w:rsidP="00E3476B"/>
        </w:tc>
        <w:tc>
          <w:tcPr>
            <w:tcW w:w="1320" w:type="dxa"/>
            <w:vMerge/>
          </w:tcPr>
          <w:p w14:paraId="02F3FEFF" w14:textId="77777777" w:rsidR="00301EF7" w:rsidRDefault="00301EF7" w:rsidP="00E3476B"/>
        </w:tc>
        <w:tc>
          <w:tcPr>
            <w:tcW w:w="3060" w:type="dxa"/>
            <w:vMerge/>
          </w:tcPr>
          <w:p w14:paraId="658A3355" w14:textId="77777777" w:rsidR="00301EF7" w:rsidRDefault="00301EF7" w:rsidP="00E3476B"/>
        </w:tc>
        <w:tc>
          <w:tcPr>
            <w:tcW w:w="4465" w:type="dxa"/>
          </w:tcPr>
          <w:p w14:paraId="01E034A7" w14:textId="50110BCC" w:rsidR="00301EF7" w:rsidRDefault="00537A41" w:rsidP="00E3476B">
            <w:r>
              <w:t>One island may not have any tourist visiting it.</w:t>
            </w:r>
          </w:p>
        </w:tc>
      </w:tr>
      <w:tr w:rsidR="00823AFF" w14:paraId="4781FEF3" w14:textId="77777777" w:rsidTr="002B1139">
        <w:trPr>
          <w:trHeight w:val="692"/>
        </w:trPr>
        <w:tc>
          <w:tcPr>
            <w:tcW w:w="3061" w:type="dxa"/>
            <w:vMerge/>
          </w:tcPr>
          <w:p w14:paraId="5CA1C52F" w14:textId="77777777" w:rsidR="00301EF7" w:rsidRDefault="00301EF7" w:rsidP="00E3476B"/>
        </w:tc>
        <w:tc>
          <w:tcPr>
            <w:tcW w:w="1080" w:type="dxa"/>
            <w:vMerge/>
          </w:tcPr>
          <w:p w14:paraId="451681AD" w14:textId="77777777" w:rsidR="00301EF7" w:rsidRDefault="00301EF7" w:rsidP="00E3476B"/>
        </w:tc>
        <w:tc>
          <w:tcPr>
            <w:tcW w:w="2009" w:type="dxa"/>
            <w:vMerge/>
          </w:tcPr>
          <w:p w14:paraId="0B79AF61" w14:textId="77777777" w:rsidR="00301EF7" w:rsidRDefault="00301EF7" w:rsidP="00E3476B"/>
        </w:tc>
        <w:tc>
          <w:tcPr>
            <w:tcW w:w="1320" w:type="dxa"/>
            <w:vMerge/>
          </w:tcPr>
          <w:p w14:paraId="5649D46F" w14:textId="77777777" w:rsidR="00301EF7" w:rsidRDefault="00301EF7" w:rsidP="00E3476B"/>
        </w:tc>
        <w:tc>
          <w:tcPr>
            <w:tcW w:w="3060" w:type="dxa"/>
            <w:vMerge/>
          </w:tcPr>
          <w:p w14:paraId="69678901" w14:textId="77777777" w:rsidR="00301EF7" w:rsidRDefault="00301EF7" w:rsidP="00E3476B"/>
        </w:tc>
        <w:tc>
          <w:tcPr>
            <w:tcW w:w="4465" w:type="dxa"/>
          </w:tcPr>
          <w:p w14:paraId="43FFCDAB" w14:textId="0333C0E4" w:rsidR="00301EF7" w:rsidRDefault="00537A41" w:rsidP="00E3476B">
            <w:r>
              <w:t xml:space="preserve">One island may have </w:t>
            </w:r>
            <w:proofErr w:type="gramStart"/>
            <w:r>
              <w:t>many</w:t>
            </w:r>
            <w:proofErr w:type="gramEnd"/>
            <w:r>
              <w:t xml:space="preserve"> </w:t>
            </w:r>
            <w:r w:rsidR="006C49EB">
              <w:t>tourists</w:t>
            </w:r>
            <w:r>
              <w:t xml:space="preserve"> visiting it.</w:t>
            </w:r>
          </w:p>
        </w:tc>
      </w:tr>
      <w:tr w:rsidR="00823AFF" w14:paraId="2371E68C" w14:textId="77777777" w:rsidTr="002B1139">
        <w:trPr>
          <w:trHeight w:val="518"/>
        </w:trPr>
        <w:tc>
          <w:tcPr>
            <w:tcW w:w="3061" w:type="dxa"/>
            <w:vMerge w:val="restart"/>
          </w:tcPr>
          <w:p w14:paraId="3EE9EDE8" w14:textId="7F83BAD6" w:rsidR="006D6C16" w:rsidRDefault="006D6C16" w:rsidP="00E3476B">
            <w:r w:rsidRPr="006D6C16">
              <w:t>W1830179_Tourist</w:t>
            </w:r>
          </w:p>
        </w:tc>
        <w:tc>
          <w:tcPr>
            <w:tcW w:w="1080" w:type="dxa"/>
            <w:vMerge w:val="restart"/>
          </w:tcPr>
          <w:p w14:paraId="2F58B672" w14:textId="1395088A" w:rsidR="006D6C16" w:rsidRDefault="006D6C16" w:rsidP="00E3476B">
            <w:r>
              <w:t>0.. *</w:t>
            </w:r>
          </w:p>
        </w:tc>
        <w:tc>
          <w:tcPr>
            <w:tcW w:w="2009" w:type="dxa"/>
            <w:vMerge w:val="restart"/>
          </w:tcPr>
          <w:p w14:paraId="795C1318" w14:textId="63833F00" w:rsidR="006D6C16" w:rsidRDefault="006D6C16" w:rsidP="00E3476B">
            <w:r>
              <w:t>books</w:t>
            </w:r>
          </w:p>
        </w:tc>
        <w:tc>
          <w:tcPr>
            <w:tcW w:w="1320" w:type="dxa"/>
            <w:vMerge w:val="restart"/>
          </w:tcPr>
          <w:p w14:paraId="5C557E32" w14:textId="4E3BADE6" w:rsidR="006D6C16" w:rsidRDefault="006D6C16" w:rsidP="00E3476B">
            <w:r>
              <w:t xml:space="preserve">0.. * </w:t>
            </w:r>
          </w:p>
        </w:tc>
        <w:tc>
          <w:tcPr>
            <w:tcW w:w="3060" w:type="dxa"/>
            <w:vMerge w:val="restart"/>
          </w:tcPr>
          <w:p w14:paraId="56D73561" w14:textId="6464802C" w:rsidR="006D6C16" w:rsidRDefault="006D6C16" w:rsidP="00E3476B">
            <w:r>
              <w:t>W1830179_adventure</w:t>
            </w:r>
          </w:p>
        </w:tc>
        <w:tc>
          <w:tcPr>
            <w:tcW w:w="4465" w:type="dxa"/>
          </w:tcPr>
          <w:p w14:paraId="1927B5B0" w14:textId="6BCF32E3" w:rsidR="006D6C16" w:rsidRDefault="006D6C16" w:rsidP="00E3476B">
            <w:r>
              <w:t xml:space="preserve">One tourist can book </w:t>
            </w:r>
            <w:r w:rsidR="006C49EB">
              <w:t>no adventure.</w:t>
            </w:r>
          </w:p>
        </w:tc>
      </w:tr>
      <w:tr w:rsidR="00823AFF" w14:paraId="47EF3A98" w14:textId="77777777" w:rsidTr="002B1139">
        <w:trPr>
          <w:trHeight w:val="508"/>
        </w:trPr>
        <w:tc>
          <w:tcPr>
            <w:tcW w:w="3061" w:type="dxa"/>
            <w:vMerge/>
          </w:tcPr>
          <w:p w14:paraId="13376A3C" w14:textId="77777777" w:rsidR="006D6C16" w:rsidRPr="006D6C16" w:rsidRDefault="006D6C16" w:rsidP="00E3476B"/>
        </w:tc>
        <w:tc>
          <w:tcPr>
            <w:tcW w:w="1080" w:type="dxa"/>
            <w:vMerge/>
          </w:tcPr>
          <w:p w14:paraId="4FF3343F" w14:textId="77777777" w:rsidR="006D6C16" w:rsidRDefault="006D6C16" w:rsidP="00E3476B"/>
        </w:tc>
        <w:tc>
          <w:tcPr>
            <w:tcW w:w="2009" w:type="dxa"/>
            <w:vMerge/>
          </w:tcPr>
          <w:p w14:paraId="4028346C" w14:textId="77777777" w:rsidR="006D6C16" w:rsidRDefault="006D6C16" w:rsidP="00E3476B"/>
        </w:tc>
        <w:tc>
          <w:tcPr>
            <w:tcW w:w="1320" w:type="dxa"/>
            <w:vMerge/>
          </w:tcPr>
          <w:p w14:paraId="616FDD69" w14:textId="77777777" w:rsidR="006D6C16" w:rsidRDefault="006D6C16" w:rsidP="00E3476B"/>
        </w:tc>
        <w:tc>
          <w:tcPr>
            <w:tcW w:w="3060" w:type="dxa"/>
            <w:vMerge/>
          </w:tcPr>
          <w:p w14:paraId="1B8DFE9B" w14:textId="77777777" w:rsidR="006D6C16" w:rsidRDefault="006D6C16" w:rsidP="00E3476B"/>
        </w:tc>
        <w:tc>
          <w:tcPr>
            <w:tcW w:w="4465" w:type="dxa"/>
          </w:tcPr>
          <w:p w14:paraId="316D44A5" w14:textId="5B9EBB65" w:rsidR="006D6C16" w:rsidRDefault="006C49EB" w:rsidP="00E3476B">
            <w:r>
              <w:t xml:space="preserve">One tourist can book </w:t>
            </w:r>
            <w:proofErr w:type="gramStart"/>
            <w:r>
              <w:t>many</w:t>
            </w:r>
            <w:proofErr w:type="gramEnd"/>
            <w:r>
              <w:t xml:space="preserve"> adventures.</w:t>
            </w:r>
          </w:p>
        </w:tc>
      </w:tr>
      <w:tr w:rsidR="00823AFF" w14:paraId="57375063" w14:textId="77777777" w:rsidTr="002B1139">
        <w:trPr>
          <w:trHeight w:val="460"/>
        </w:trPr>
        <w:tc>
          <w:tcPr>
            <w:tcW w:w="3061" w:type="dxa"/>
            <w:vMerge/>
          </w:tcPr>
          <w:p w14:paraId="3FA7AC17" w14:textId="77777777" w:rsidR="006D6C16" w:rsidRPr="006D6C16" w:rsidRDefault="006D6C16" w:rsidP="00E3476B"/>
        </w:tc>
        <w:tc>
          <w:tcPr>
            <w:tcW w:w="1080" w:type="dxa"/>
            <w:vMerge/>
          </w:tcPr>
          <w:p w14:paraId="1E81C427" w14:textId="77777777" w:rsidR="006D6C16" w:rsidRDefault="006D6C16" w:rsidP="00E3476B"/>
        </w:tc>
        <w:tc>
          <w:tcPr>
            <w:tcW w:w="2009" w:type="dxa"/>
            <w:vMerge/>
          </w:tcPr>
          <w:p w14:paraId="734EBED1" w14:textId="77777777" w:rsidR="006D6C16" w:rsidRDefault="006D6C16" w:rsidP="00E3476B"/>
        </w:tc>
        <w:tc>
          <w:tcPr>
            <w:tcW w:w="1320" w:type="dxa"/>
            <w:vMerge/>
          </w:tcPr>
          <w:p w14:paraId="2EFB500A" w14:textId="77777777" w:rsidR="006D6C16" w:rsidRDefault="006D6C16" w:rsidP="00E3476B"/>
        </w:tc>
        <w:tc>
          <w:tcPr>
            <w:tcW w:w="3060" w:type="dxa"/>
            <w:vMerge/>
          </w:tcPr>
          <w:p w14:paraId="7A3A49B3" w14:textId="77777777" w:rsidR="006D6C16" w:rsidRDefault="006D6C16" w:rsidP="00E3476B"/>
        </w:tc>
        <w:tc>
          <w:tcPr>
            <w:tcW w:w="4465" w:type="dxa"/>
          </w:tcPr>
          <w:p w14:paraId="292A4F77" w14:textId="3030152C" w:rsidR="006D6C16" w:rsidRDefault="006C49EB" w:rsidP="00E3476B">
            <w:r>
              <w:t>One adventure can be book by no tourist.</w:t>
            </w:r>
          </w:p>
        </w:tc>
      </w:tr>
      <w:tr w:rsidR="00823AFF" w14:paraId="0B5D8F2B" w14:textId="77777777" w:rsidTr="002B1139">
        <w:trPr>
          <w:trHeight w:val="521"/>
        </w:trPr>
        <w:tc>
          <w:tcPr>
            <w:tcW w:w="3061" w:type="dxa"/>
            <w:vMerge/>
          </w:tcPr>
          <w:p w14:paraId="0013BCBC" w14:textId="77777777" w:rsidR="006D6C16" w:rsidRPr="006D6C16" w:rsidRDefault="006D6C16" w:rsidP="00E3476B"/>
        </w:tc>
        <w:tc>
          <w:tcPr>
            <w:tcW w:w="1080" w:type="dxa"/>
            <w:vMerge/>
          </w:tcPr>
          <w:p w14:paraId="103C38D0" w14:textId="77777777" w:rsidR="006D6C16" w:rsidRDefault="006D6C16" w:rsidP="00E3476B"/>
        </w:tc>
        <w:tc>
          <w:tcPr>
            <w:tcW w:w="2009" w:type="dxa"/>
            <w:vMerge/>
          </w:tcPr>
          <w:p w14:paraId="715C4619" w14:textId="77777777" w:rsidR="006D6C16" w:rsidRDefault="006D6C16" w:rsidP="00E3476B"/>
        </w:tc>
        <w:tc>
          <w:tcPr>
            <w:tcW w:w="1320" w:type="dxa"/>
            <w:vMerge/>
          </w:tcPr>
          <w:p w14:paraId="7BFA1FF6" w14:textId="77777777" w:rsidR="006D6C16" w:rsidRDefault="006D6C16" w:rsidP="00E3476B"/>
        </w:tc>
        <w:tc>
          <w:tcPr>
            <w:tcW w:w="3060" w:type="dxa"/>
            <w:vMerge/>
          </w:tcPr>
          <w:p w14:paraId="45A92A4F" w14:textId="77777777" w:rsidR="006D6C16" w:rsidRDefault="006D6C16" w:rsidP="00E3476B"/>
        </w:tc>
        <w:tc>
          <w:tcPr>
            <w:tcW w:w="4465" w:type="dxa"/>
          </w:tcPr>
          <w:p w14:paraId="05C901FA" w14:textId="3BA7F55B" w:rsidR="006D6C16" w:rsidRDefault="006C49EB" w:rsidP="00E3476B">
            <w:r>
              <w:t xml:space="preserve">One adventure can be book by </w:t>
            </w:r>
            <w:proofErr w:type="gramStart"/>
            <w:r>
              <w:t>many</w:t>
            </w:r>
            <w:proofErr w:type="gramEnd"/>
            <w:r>
              <w:t xml:space="preserve"> </w:t>
            </w:r>
            <w:r w:rsidR="000C5824">
              <w:t>tourists</w:t>
            </w:r>
            <w:r>
              <w:t>.</w:t>
            </w:r>
          </w:p>
        </w:tc>
      </w:tr>
      <w:tr w:rsidR="00A20A4B" w14:paraId="0D3D67E7" w14:textId="77777777" w:rsidTr="002B1139">
        <w:trPr>
          <w:trHeight w:val="523"/>
        </w:trPr>
        <w:tc>
          <w:tcPr>
            <w:tcW w:w="3061" w:type="dxa"/>
            <w:vMerge w:val="restart"/>
          </w:tcPr>
          <w:p w14:paraId="63A658E2" w14:textId="2B996196" w:rsidR="006C49EB" w:rsidRDefault="00272FC3" w:rsidP="00E3476B">
            <w:r>
              <w:lastRenderedPageBreak/>
              <w:t>W1830179_</w:t>
            </w:r>
            <w:r w:rsidR="00341CAE">
              <w:t>Boat</w:t>
            </w:r>
          </w:p>
        </w:tc>
        <w:tc>
          <w:tcPr>
            <w:tcW w:w="1080" w:type="dxa"/>
            <w:vMerge w:val="restart"/>
          </w:tcPr>
          <w:p w14:paraId="7FACAFA3" w14:textId="58D48AFE" w:rsidR="006C49EB" w:rsidRDefault="00341CAE" w:rsidP="00E3476B">
            <w:r>
              <w:t>1..1</w:t>
            </w:r>
          </w:p>
        </w:tc>
        <w:tc>
          <w:tcPr>
            <w:tcW w:w="2009" w:type="dxa"/>
            <w:vMerge w:val="restart"/>
          </w:tcPr>
          <w:p w14:paraId="1EDB02BE" w14:textId="346AD6D5" w:rsidR="006C49EB" w:rsidRDefault="00341CAE" w:rsidP="00E3476B">
            <w:r>
              <w:t xml:space="preserve">carries </w:t>
            </w:r>
          </w:p>
        </w:tc>
        <w:tc>
          <w:tcPr>
            <w:tcW w:w="1320" w:type="dxa"/>
            <w:vMerge w:val="restart"/>
          </w:tcPr>
          <w:p w14:paraId="5304F6AF" w14:textId="5D7C3168" w:rsidR="006C49EB" w:rsidRDefault="00341CAE" w:rsidP="00E3476B">
            <w:r>
              <w:t>0.. *</w:t>
            </w:r>
          </w:p>
        </w:tc>
        <w:tc>
          <w:tcPr>
            <w:tcW w:w="3060" w:type="dxa"/>
            <w:vMerge w:val="restart"/>
          </w:tcPr>
          <w:p w14:paraId="0078723E" w14:textId="4619DF73" w:rsidR="006C49EB" w:rsidRDefault="00341CAE" w:rsidP="00E3476B">
            <w:r>
              <w:t>W1830179_Tourist</w:t>
            </w:r>
          </w:p>
        </w:tc>
        <w:tc>
          <w:tcPr>
            <w:tcW w:w="4465" w:type="dxa"/>
          </w:tcPr>
          <w:p w14:paraId="27C35FC2" w14:textId="46A1BF4D" w:rsidR="006C49EB" w:rsidRDefault="00341CAE" w:rsidP="00E3476B">
            <w:r>
              <w:t>One boat</w:t>
            </w:r>
            <w:r w:rsidR="007871BE">
              <w:t xml:space="preserve"> may be</w:t>
            </w:r>
            <w:r>
              <w:t xml:space="preserve"> </w:t>
            </w:r>
            <w:r w:rsidR="007871BE">
              <w:t xml:space="preserve">not </w:t>
            </w:r>
            <w:r w:rsidR="00296A93">
              <w:t>carrying</w:t>
            </w:r>
            <w:r>
              <w:t xml:space="preserve"> </w:t>
            </w:r>
            <w:r w:rsidR="007871BE">
              <w:t xml:space="preserve">any </w:t>
            </w:r>
            <w:r>
              <w:t>tourist on it.</w:t>
            </w:r>
            <w:r w:rsidR="00296A93">
              <w:t xml:space="preserve"> Boats can go without tourist to get serviced. </w:t>
            </w:r>
          </w:p>
        </w:tc>
      </w:tr>
      <w:tr w:rsidR="00A20A4B" w14:paraId="551BE3F1" w14:textId="77777777" w:rsidTr="002B1139">
        <w:trPr>
          <w:trHeight w:val="523"/>
        </w:trPr>
        <w:tc>
          <w:tcPr>
            <w:tcW w:w="3061" w:type="dxa"/>
            <w:vMerge/>
          </w:tcPr>
          <w:p w14:paraId="7D01781A" w14:textId="77777777" w:rsidR="006C49EB" w:rsidRDefault="006C49EB" w:rsidP="00E3476B"/>
        </w:tc>
        <w:tc>
          <w:tcPr>
            <w:tcW w:w="1080" w:type="dxa"/>
            <w:vMerge/>
          </w:tcPr>
          <w:p w14:paraId="3C698358" w14:textId="77777777" w:rsidR="006C49EB" w:rsidRDefault="006C49EB" w:rsidP="00E3476B"/>
        </w:tc>
        <w:tc>
          <w:tcPr>
            <w:tcW w:w="2009" w:type="dxa"/>
            <w:vMerge/>
          </w:tcPr>
          <w:p w14:paraId="36E09139" w14:textId="77777777" w:rsidR="006C49EB" w:rsidRDefault="006C49EB" w:rsidP="00E3476B"/>
        </w:tc>
        <w:tc>
          <w:tcPr>
            <w:tcW w:w="1320" w:type="dxa"/>
            <w:vMerge/>
          </w:tcPr>
          <w:p w14:paraId="603011C5" w14:textId="77777777" w:rsidR="006C49EB" w:rsidRDefault="006C49EB" w:rsidP="00E3476B"/>
        </w:tc>
        <w:tc>
          <w:tcPr>
            <w:tcW w:w="3060" w:type="dxa"/>
            <w:vMerge/>
          </w:tcPr>
          <w:p w14:paraId="2F269925" w14:textId="77777777" w:rsidR="006C49EB" w:rsidRDefault="006C49EB" w:rsidP="00E3476B"/>
        </w:tc>
        <w:tc>
          <w:tcPr>
            <w:tcW w:w="4465" w:type="dxa"/>
          </w:tcPr>
          <w:p w14:paraId="76CDED77" w14:textId="7EDCB516" w:rsidR="006C49EB" w:rsidRDefault="00341CAE" w:rsidP="00E3476B">
            <w:r>
              <w:t xml:space="preserve">One boat can carry </w:t>
            </w:r>
            <w:proofErr w:type="gramStart"/>
            <w:r>
              <w:t>many</w:t>
            </w:r>
            <w:proofErr w:type="gramEnd"/>
            <w:r>
              <w:t xml:space="preserve"> tourists on it.</w:t>
            </w:r>
          </w:p>
        </w:tc>
      </w:tr>
      <w:tr w:rsidR="00A20A4B" w14:paraId="60D12C6E" w14:textId="77777777" w:rsidTr="002B1139">
        <w:trPr>
          <w:trHeight w:val="523"/>
        </w:trPr>
        <w:tc>
          <w:tcPr>
            <w:tcW w:w="3061" w:type="dxa"/>
            <w:vMerge/>
          </w:tcPr>
          <w:p w14:paraId="2A047C2E" w14:textId="77777777" w:rsidR="006C49EB" w:rsidRDefault="006C49EB" w:rsidP="00E3476B"/>
        </w:tc>
        <w:tc>
          <w:tcPr>
            <w:tcW w:w="1080" w:type="dxa"/>
            <w:vMerge/>
          </w:tcPr>
          <w:p w14:paraId="091CAC35" w14:textId="77777777" w:rsidR="006C49EB" w:rsidRDefault="006C49EB" w:rsidP="00E3476B"/>
        </w:tc>
        <w:tc>
          <w:tcPr>
            <w:tcW w:w="2009" w:type="dxa"/>
            <w:vMerge/>
          </w:tcPr>
          <w:p w14:paraId="2C072946" w14:textId="77777777" w:rsidR="006C49EB" w:rsidRDefault="006C49EB" w:rsidP="00E3476B"/>
        </w:tc>
        <w:tc>
          <w:tcPr>
            <w:tcW w:w="1320" w:type="dxa"/>
            <w:vMerge/>
          </w:tcPr>
          <w:p w14:paraId="29C728DD" w14:textId="77777777" w:rsidR="006C49EB" w:rsidRDefault="006C49EB" w:rsidP="00E3476B"/>
        </w:tc>
        <w:tc>
          <w:tcPr>
            <w:tcW w:w="3060" w:type="dxa"/>
            <w:vMerge/>
          </w:tcPr>
          <w:p w14:paraId="5877763C" w14:textId="77777777" w:rsidR="006C49EB" w:rsidRDefault="006C49EB" w:rsidP="00E3476B"/>
        </w:tc>
        <w:tc>
          <w:tcPr>
            <w:tcW w:w="4465" w:type="dxa"/>
          </w:tcPr>
          <w:p w14:paraId="79FFAE5D" w14:textId="3251CC28" w:rsidR="006C49EB" w:rsidRDefault="007871BE" w:rsidP="00E3476B">
            <w:r w:rsidRPr="007871BE">
              <w:t xml:space="preserve">One tourist can </w:t>
            </w:r>
            <w:proofErr w:type="gramStart"/>
            <w:r w:rsidRPr="007871BE">
              <w:t>be carried</w:t>
            </w:r>
            <w:proofErr w:type="gramEnd"/>
            <w:r w:rsidRPr="007871BE">
              <w:t xml:space="preserve"> by one boat.</w:t>
            </w:r>
          </w:p>
        </w:tc>
      </w:tr>
      <w:tr w:rsidR="00A20A4B" w14:paraId="0BAA35B4" w14:textId="77777777" w:rsidTr="002B1139">
        <w:trPr>
          <w:trHeight w:val="620"/>
        </w:trPr>
        <w:tc>
          <w:tcPr>
            <w:tcW w:w="3061" w:type="dxa"/>
            <w:vMerge/>
          </w:tcPr>
          <w:p w14:paraId="53A26189" w14:textId="77777777" w:rsidR="006C49EB" w:rsidRDefault="006C49EB" w:rsidP="00E3476B"/>
        </w:tc>
        <w:tc>
          <w:tcPr>
            <w:tcW w:w="1080" w:type="dxa"/>
            <w:vMerge/>
          </w:tcPr>
          <w:p w14:paraId="17849BFD" w14:textId="77777777" w:rsidR="006C49EB" w:rsidRDefault="006C49EB" w:rsidP="00E3476B"/>
        </w:tc>
        <w:tc>
          <w:tcPr>
            <w:tcW w:w="2009" w:type="dxa"/>
            <w:vMerge/>
          </w:tcPr>
          <w:p w14:paraId="5560FCDE" w14:textId="77777777" w:rsidR="006C49EB" w:rsidRDefault="006C49EB" w:rsidP="00E3476B"/>
        </w:tc>
        <w:tc>
          <w:tcPr>
            <w:tcW w:w="1320" w:type="dxa"/>
            <w:vMerge/>
          </w:tcPr>
          <w:p w14:paraId="04D1C730" w14:textId="77777777" w:rsidR="006C49EB" w:rsidRDefault="006C49EB" w:rsidP="00E3476B"/>
        </w:tc>
        <w:tc>
          <w:tcPr>
            <w:tcW w:w="3060" w:type="dxa"/>
            <w:vMerge/>
          </w:tcPr>
          <w:p w14:paraId="7ED33D8C" w14:textId="77777777" w:rsidR="006C49EB" w:rsidRDefault="006C49EB" w:rsidP="00E3476B"/>
        </w:tc>
        <w:tc>
          <w:tcPr>
            <w:tcW w:w="4465" w:type="dxa"/>
          </w:tcPr>
          <w:p w14:paraId="08ED1E25" w14:textId="2BC7068B" w:rsidR="006C49EB" w:rsidRDefault="00341CAE" w:rsidP="00E3476B">
            <w:r>
              <w:t xml:space="preserve">One tourist can </w:t>
            </w:r>
            <w:proofErr w:type="gramStart"/>
            <w:r>
              <w:t>be carri</w:t>
            </w:r>
            <w:r w:rsidR="007871BE">
              <w:t>ed</w:t>
            </w:r>
            <w:proofErr w:type="gramEnd"/>
            <w:r w:rsidR="007871BE">
              <w:t xml:space="preserve"> by only one boat.</w:t>
            </w:r>
          </w:p>
        </w:tc>
      </w:tr>
      <w:tr w:rsidR="002B1139" w14:paraId="5D92D0FE" w14:textId="77777777" w:rsidTr="002B1139">
        <w:trPr>
          <w:trHeight w:val="528"/>
        </w:trPr>
        <w:tc>
          <w:tcPr>
            <w:tcW w:w="3061" w:type="dxa"/>
            <w:vMerge w:val="restart"/>
          </w:tcPr>
          <w:p w14:paraId="7F086B30" w14:textId="6A691100" w:rsidR="00452CAE" w:rsidRDefault="00452CAE" w:rsidP="00452CAE">
            <w:r>
              <w:t>w1830179_Walking_Guide</w:t>
            </w:r>
          </w:p>
        </w:tc>
        <w:tc>
          <w:tcPr>
            <w:tcW w:w="1080" w:type="dxa"/>
            <w:vMerge w:val="restart"/>
          </w:tcPr>
          <w:p w14:paraId="0104FF69" w14:textId="5BBE1047" w:rsidR="00452CAE" w:rsidRDefault="00452CAE" w:rsidP="00452CAE">
            <w:r>
              <w:t>1.. *</w:t>
            </w:r>
          </w:p>
        </w:tc>
        <w:tc>
          <w:tcPr>
            <w:tcW w:w="2009" w:type="dxa"/>
            <w:vMerge w:val="restart"/>
          </w:tcPr>
          <w:p w14:paraId="37C71312" w14:textId="2583677C" w:rsidR="00452CAE" w:rsidRDefault="00452CAE" w:rsidP="00452CAE">
            <w:r>
              <w:t>oversee</w:t>
            </w:r>
          </w:p>
        </w:tc>
        <w:tc>
          <w:tcPr>
            <w:tcW w:w="1320" w:type="dxa"/>
            <w:vMerge w:val="restart"/>
          </w:tcPr>
          <w:p w14:paraId="6B336EA8" w14:textId="3D25C4E8" w:rsidR="00452CAE" w:rsidRDefault="00452CAE" w:rsidP="00452CAE">
            <w:r>
              <w:t>0..1</w:t>
            </w:r>
          </w:p>
        </w:tc>
        <w:tc>
          <w:tcPr>
            <w:tcW w:w="3060" w:type="dxa"/>
            <w:vMerge w:val="restart"/>
          </w:tcPr>
          <w:p w14:paraId="2F291586" w14:textId="6CFFCF58" w:rsidR="00452CAE" w:rsidRDefault="00452CAE" w:rsidP="00452CAE">
            <w:r>
              <w:t>w1830179_Land_Adventure</w:t>
            </w:r>
          </w:p>
        </w:tc>
        <w:tc>
          <w:tcPr>
            <w:tcW w:w="4465" w:type="dxa"/>
          </w:tcPr>
          <w:p w14:paraId="562B7E22" w14:textId="744B4C83" w:rsidR="00452CAE" w:rsidRDefault="00452CAE" w:rsidP="00452CAE">
            <w:r w:rsidRPr="00452CAE">
              <w:t>One walking guide may not oversee any land adventure.</w:t>
            </w:r>
          </w:p>
        </w:tc>
      </w:tr>
      <w:tr w:rsidR="00AD08EC" w14:paraId="3A94CFCF" w14:textId="77777777" w:rsidTr="002B1139">
        <w:trPr>
          <w:trHeight w:val="429"/>
        </w:trPr>
        <w:tc>
          <w:tcPr>
            <w:tcW w:w="3061" w:type="dxa"/>
            <w:vMerge/>
          </w:tcPr>
          <w:p w14:paraId="2B988991" w14:textId="77777777" w:rsidR="00452CAE" w:rsidRDefault="00452CAE" w:rsidP="00E3476B"/>
        </w:tc>
        <w:tc>
          <w:tcPr>
            <w:tcW w:w="1080" w:type="dxa"/>
            <w:vMerge/>
          </w:tcPr>
          <w:p w14:paraId="15E258FE" w14:textId="77777777" w:rsidR="00452CAE" w:rsidRDefault="00452CAE" w:rsidP="00E3476B"/>
        </w:tc>
        <w:tc>
          <w:tcPr>
            <w:tcW w:w="2009" w:type="dxa"/>
            <w:vMerge/>
          </w:tcPr>
          <w:p w14:paraId="277CCF88" w14:textId="77777777" w:rsidR="00452CAE" w:rsidRDefault="00452CAE" w:rsidP="00E3476B"/>
        </w:tc>
        <w:tc>
          <w:tcPr>
            <w:tcW w:w="1320" w:type="dxa"/>
            <w:vMerge/>
          </w:tcPr>
          <w:p w14:paraId="7A326447" w14:textId="77777777" w:rsidR="00452CAE" w:rsidRDefault="00452CAE" w:rsidP="00E3476B"/>
        </w:tc>
        <w:tc>
          <w:tcPr>
            <w:tcW w:w="3060" w:type="dxa"/>
            <w:vMerge/>
          </w:tcPr>
          <w:p w14:paraId="7A3DE9C1" w14:textId="77777777" w:rsidR="00452CAE" w:rsidRDefault="00452CAE" w:rsidP="00E3476B"/>
        </w:tc>
        <w:tc>
          <w:tcPr>
            <w:tcW w:w="4465" w:type="dxa"/>
          </w:tcPr>
          <w:p w14:paraId="343D9BF5" w14:textId="35F92550" w:rsidR="00452CAE" w:rsidRDefault="00452CAE" w:rsidP="00E3476B">
            <w:r w:rsidRPr="00452CAE">
              <w:t>One walking guide can only oversee up to one land adventure.</w:t>
            </w:r>
          </w:p>
        </w:tc>
      </w:tr>
      <w:tr w:rsidR="00AD08EC" w14:paraId="64C35BD1" w14:textId="77777777" w:rsidTr="002B1139">
        <w:trPr>
          <w:trHeight w:val="698"/>
        </w:trPr>
        <w:tc>
          <w:tcPr>
            <w:tcW w:w="3061" w:type="dxa"/>
            <w:vMerge/>
          </w:tcPr>
          <w:p w14:paraId="79F50ED0" w14:textId="77777777" w:rsidR="00452CAE" w:rsidRDefault="00452CAE" w:rsidP="00E3476B"/>
        </w:tc>
        <w:tc>
          <w:tcPr>
            <w:tcW w:w="1080" w:type="dxa"/>
            <w:vMerge/>
          </w:tcPr>
          <w:p w14:paraId="494640DE" w14:textId="77777777" w:rsidR="00452CAE" w:rsidRDefault="00452CAE" w:rsidP="00E3476B"/>
        </w:tc>
        <w:tc>
          <w:tcPr>
            <w:tcW w:w="2009" w:type="dxa"/>
            <w:vMerge/>
          </w:tcPr>
          <w:p w14:paraId="27334F81" w14:textId="77777777" w:rsidR="00452CAE" w:rsidRDefault="00452CAE" w:rsidP="00E3476B"/>
        </w:tc>
        <w:tc>
          <w:tcPr>
            <w:tcW w:w="1320" w:type="dxa"/>
            <w:vMerge/>
          </w:tcPr>
          <w:p w14:paraId="767DCCF2" w14:textId="77777777" w:rsidR="00452CAE" w:rsidRDefault="00452CAE" w:rsidP="00E3476B"/>
        </w:tc>
        <w:tc>
          <w:tcPr>
            <w:tcW w:w="3060" w:type="dxa"/>
            <w:vMerge/>
          </w:tcPr>
          <w:p w14:paraId="532C4BE3" w14:textId="77777777" w:rsidR="00452CAE" w:rsidRDefault="00452CAE" w:rsidP="00E3476B"/>
        </w:tc>
        <w:tc>
          <w:tcPr>
            <w:tcW w:w="4465" w:type="dxa"/>
          </w:tcPr>
          <w:p w14:paraId="65681390" w14:textId="39DB15AC" w:rsidR="00452CAE" w:rsidRDefault="00452CAE" w:rsidP="00E3476B">
            <w:r>
              <w:t xml:space="preserve">One land adventure can </w:t>
            </w:r>
            <w:proofErr w:type="gramStart"/>
            <w:r>
              <w:t>be overseen</w:t>
            </w:r>
            <w:proofErr w:type="gramEnd"/>
            <w:r>
              <w:t xml:space="preserve"> by at least one walking guide.</w:t>
            </w:r>
          </w:p>
        </w:tc>
      </w:tr>
      <w:tr w:rsidR="00AD08EC" w14:paraId="503050C3" w14:textId="77777777" w:rsidTr="002B1139">
        <w:trPr>
          <w:trHeight w:val="698"/>
        </w:trPr>
        <w:tc>
          <w:tcPr>
            <w:tcW w:w="3061" w:type="dxa"/>
            <w:vMerge/>
          </w:tcPr>
          <w:p w14:paraId="35A65F55" w14:textId="77777777" w:rsidR="00452CAE" w:rsidRDefault="00452CAE" w:rsidP="00E3476B"/>
        </w:tc>
        <w:tc>
          <w:tcPr>
            <w:tcW w:w="1080" w:type="dxa"/>
            <w:vMerge/>
          </w:tcPr>
          <w:p w14:paraId="4AA403C3" w14:textId="77777777" w:rsidR="00452CAE" w:rsidRDefault="00452CAE" w:rsidP="00E3476B"/>
        </w:tc>
        <w:tc>
          <w:tcPr>
            <w:tcW w:w="2009" w:type="dxa"/>
            <w:vMerge/>
          </w:tcPr>
          <w:p w14:paraId="11313F69" w14:textId="77777777" w:rsidR="00452CAE" w:rsidRDefault="00452CAE" w:rsidP="00E3476B"/>
        </w:tc>
        <w:tc>
          <w:tcPr>
            <w:tcW w:w="1320" w:type="dxa"/>
            <w:vMerge/>
          </w:tcPr>
          <w:p w14:paraId="295A6461" w14:textId="77777777" w:rsidR="00452CAE" w:rsidRDefault="00452CAE" w:rsidP="00E3476B"/>
        </w:tc>
        <w:tc>
          <w:tcPr>
            <w:tcW w:w="3060" w:type="dxa"/>
            <w:vMerge/>
          </w:tcPr>
          <w:p w14:paraId="0BC9B0C9" w14:textId="77777777" w:rsidR="00452CAE" w:rsidRDefault="00452CAE" w:rsidP="00E3476B"/>
        </w:tc>
        <w:tc>
          <w:tcPr>
            <w:tcW w:w="4465" w:type="dxa"/>
          </w:tcPr>
          <w:p w14:paraId="538FD6CD" w14:textId="0E206FED" w:rsidR="00452CAE" w:rsidRDefault="004007B6" w:rsidP="00E3476B">
            <w:r>
              <w:t xml:space="preserve">One land adventure can </w:t>
            </w:r>
            <w:proofErr w:type="gramStart"/>
            <w:r>
              <w:t>be overseen</w:t>
            </w:r>
            <w:proofErr w:type="gramEnd"/>
            <w:r>
              <w:t xml:space="preserve"> by many walking guides.</w:t>
            </w:r>
          </w:p>
        </w:tc>
      </w:tr>
      <w:tr w:rsidR="00AD08EC" w14:paraId="47FD9BCF" w14:textId="77777777" w:rsidTr="002B1139">
        <w:trPr>
          <w:trHeight w:val="707"/>
        </w:trPr>
        <w:tc>
          <w:tcPr>
            <w:tcW w:w="3061" w:type="dxa"/>
            <w:vMerge w:val="restart"/>
          </w:tcPr>
          <w:p w14:paraId="65791EF0" w14:textId="25CF0D4A" w:rsidR="004007B6" w:rsidRDefault="004007B6" w:rsidP="00E3476B">
            <w:r w:rsidRPr="004007B6">
              <w:t>w1830179_Walking_Guide</w:t>
            </w:r>
          </w:p>
        </w:tc>
        <w:tc>
          <w:tcPr>
            <w:tcW w:w="1080" w:type="dxa"/>
            <w:vMerge w:val="restart"/>
          </w:tcPr>
          <w:p w14:paraId="72A4BAC5" w14:textId="65EBED95" w:rsidR="004007B6" w:rsidRDefault="004007B6" w:rsidP="00E3476B">
            <w:r>
              <w:t>1..</w:t>
            </w:r>
            <w:r w:rsidR="002B3248">
              <w:t xml:space="preserve"> *</w:t>
            </w:r>
          </w:p>
        </w:tc>
        <w:tc>
          <w:tcPr>
            <w:tcW w:w="2009" w:type="dxa"/>
            <w:vMerge w:val="restart"/>
          </w:tcPr>
          <w:p w14:paraId="349E12C0" w14:textId="2A974670" w:rsidR="004007B6" w:rsidRDefault="004007B6" w:rsidP="00E3476B">
            <w:r>
              <w:t>guides</w:t>
            </w:r>
          </w:p>
        </w:tc>
        <w:tc>
          <w:tcPr>
            <w:tcW w:w="1320" w:type="dxa"/>
            <w:vMerge w:val="restart"/>
          </w:tcPr>
          <w:p w14:paraId="2F421AE8" w14:textId="108C4AEE" w:rsidR="004007B6" w:rsidRDefault="004007B6" w:rsidP="00E3476B">
            <w:r>
              <w:t>0..1</w:t>
            </w:r>
          </w:p>
        </w:tc>
        <w:tc>
          <w:tcPr>
            <w:tcW w:w="3060" w:type="dxa"/>
            <w:vMerge w:val="restart"/>
          </w:tcPr>
          <w:p w14:paraId="160EF0E1" w14:textId="4C021CE8" w:rsidR="004007B6" w:rsidRDefault="004007B6" w:rsidP="00E3476B">
            <w:r>
              <w:t>w1830179_Walking_Tour</w:t>
            </w:r>
          </w:p>
        </w:tc>
        <w:tc>
          <w:tcPr>
            <w:tcW w:w="4465" w:type="dxa"/>
          </w:tcPr>
          <w:p w14:paraId="563B9CDD" w14:textId="60462B4E" w:rsidR="004007B6" w:rsidRDefault="004007B6" w:rsidP="00E3476B">
            <w:r w:rsidRPr="004007B6">
              <w:t xml:space="preserve">One walking guide may not </w:t>
            </w:r>
            <w:r w:rsidR="002B3248">
              <w:t xml:space="preserve">guide </w:t>
            </w:r>
            <w:r w:rsidRPr="004007B6">
              <w:t xml:space="preserve">any </w:t>
            </w:r>
            <w:r>
              <w:t>walking tour</w:t>
            </w:r>
            <w:r w:rsidRPr="004007B6">
              <w:t>.</w:t>
            </w:r>
          </w:p>
        </w:tc>
      </w:tr>
      <w:tr w:rsidR="00AD08EC" w14:paraId="377823A9" w14:textId="77777777" w:rsidTr="002B1139">
        <w:trPr>
          <w:trHeight w:val="788"/>
        </w:trPr>
        <w:tc>
          <w:tcPr>
            <w:tcW w:w="3061" w:type="dxa"/>
            <w:vMerge/>
          </w:tcPr>
          <w:p w14:paraId="78382A34" w14:textId="77777777" w:rsidR="004007B6" w:rsidRDefault="004007B6" w:rsidP="00E3476B"/>
        </w:tc>
        <w:tc>
          <w:tcPr>
            <w:tcW w:w="1080" w:type="dxa"/>
            <w:vMerge/>
          </w:tcPr>
          <w:p w14:paraId="1DB7F69E" w14:textId="77777777" w:rsidR="004007B6" w:rsidRDefault="004007B6" w:rsidP="00E3476B"/>
        </w:tc>
        <w:tc>
          <w:tcPr>
            <w:tcW w:w="2009" w:type="dxa"/>
            <w:vMerge/>
          </w:tcPr>
          <w:p w14:paraId="357CCA44" w14:textId="77777777" w:rsidR="004007B6" w:rsidRDefault="004007B6" w:rsidP="00E3476B"/>
        </w:tc>
        <w:tc>
          <w:tcPr>
            <w:tcW w:w="1320" w:type="dxa"/>
            <w:vMerge/>
          </w:tcPr>
          <w:p w14:paraId="0F685565" w14:textId="77777777" w:rsidR="004007B6" w:rsidRDefault="004007B6" w:rsidP="00E3476B"/>
        </w:tc>
        <w:tc>
          <w:tcPr>
            <w:tcW w:w="3060" w:type="dxa"/>
            <w:vMerge/>
          </w:tcPr>
          <w:p w14:paraId="30A0AA22" w14:textId="77777777" w:rsidR="004007B6" w:rsidRDefault="004007B6" w:rsidP="00E3476B"/>
        </w:tc>
        <w:tc>
          <w:tcPr>
            <w:tcW w:w="4465" w:type="dxa"/>
          </w:tcPr>
          <w:p w14:paraId="1EAB94CC" w14:textId="37502F58" w:rsidR="004007B6" w:rsidRDefault="004007B6" w:rsidP="00E3476B">
            <w:r>
              <w:t xml:space="preserve">One walking guide </w:t>
            </w:r>
            <w:r w:rsidR="002B3248">
              <w:t xml:space="preserve">can only guide up to </w:t>
            </w:r>
            <w:r w:rsidR="00ED2C06">
              <w:t>walking tour.</w:t>
            </w:r>
          </w:p>
        </w:tc>
      </w:tr>
      <w:tr w:rsidR="00AD08EC" w14:paraId="4C0D51F3" w14:textId="77777777" w:rsidTr="002B1139">
        <w:trPr>
          <w:trHeight w:val="725"/>
        </w:trPr>
        <w:tc>
          <w:tcPr>
            <w:tcW w:w="3061" w:type="dxa"/>
            <w:vMerge/>
          </w:tcPr>
          <w:p w14:paraId="16FCE429" w14:textId="77777777" w:rsidR="004007B6" w:rsidRDefault="004007B6" w:rsidP="00E3476B"/>
        </w:tc>
        <w:tc>
          <w:tcPr>
            <w:tcW w:w="1080" w:type="dxa"/>
            <w:vMerge/>
          </w:tcPr>
          <w:p w14:paraId="7EC9C398" w14:textId="77777777" w:rsidR="004007B6" w:rsidRDefault="004007B6" w:rsidP="00E3476B"/>
        </w:tc>
        <w:tc>
          <w:tcPr>
            <w:tcW w:w="2009" w:type="dxa"/>
            <w:vMerge/>
          </w:tcPr>
          <w:p w14:paraId="1D61A218" w14:textId="77777777" w:rsidR="004007B6" w:rsidRDefault="004007B6" w:rsidP="00E3476B"/>
        </w:tc>
        <w:tc>
          <w:tcPr>
            <w:tcW w:w="1320" w:type="dxa"/>
            <w:vMerge/>
          </w:tcPr>
          <w:p w14:paraId="45944092" w14:textId="77777777" w:rsidR="004007B6" w:rsidRDefault="004007B6" w:rsidP="00E3476B"/>
        </w:tc>
        <w:tc>
          <w:tcPr>
            <w:tcW w:w="3060" w:type="dxa"/>
            <w:vMerge/>
          </w:tcPr>
          <w:p w14:paraId="637DF050" w14:textId="77777777" w:rsidR="004007B6" w:rsidRDefault="004007B6" w:rsidP="00E3476B"/>
        </w:tc>
        <w:tc>
          <w:tcPr>
            <w:tcW w:w="4465" w:type="dxa"/>
          </w:tcPr>
          <w:p w14:paraId="71790DA4" w14:textId="598A3C16" w:rsidR="004007B6" w:rsidRDefault="00531265" w:rsidP="00E3476B">
            <w:r>
              <w:t xml:space="preserve">One walking tour can </w:t>
            </w:r>
            <w:proofErr w:type="gramStart"/>
            <w:r>
              <w:t>be guided</w:t>
            </w:r>
            <w:proofErr w:type="gramEnd"/>
            <w:r>
              <w:t xml:space="preserve"> by at least one walking guide.</w:t>
            </w:r>
          </w:p>
        </w:tc>
      </w:tr>
      <w:tr w:rsidR="00AD08EC" w14:paraId="58F2CD81" w14:textId="77777777" w:rsidTr="002B1139">
        <w:trPr>
          <w:trHeight w:val="689"/>
        </w:trPr>
        <w:tc>
          <w:tcPr>
            <w:tcW w:w="3061" w:type="dxa"/>
            <w:vMerge/>
          </w:tcPr>
          <w:p w14:paraId="360DBD68" w14:textId="77777777" w:rsidR="004007B6" w:rsidRDefault="004007B6" w:rsidP="00E3476B"/>
        </w:tc>
        <w:tc>
          <w:tcPr>
            <w:tcW w:w="1080" w:type="dxa"/>
            <w:vMerge/>
          </w:tcPr>
          <w:p w14:paraId="4828085C" w14:textId="77777777" w:rsidR="004007B6" w:rsidRDefault="004007B6" w:rsidP="00E3476B"/>
        </w:tc>
        <w:tc>
          <w:tcPr>
            <w:tcW w:w="2009" w:type="dxa"/>
            <w:vMerge/>
          </w:tcPr>
          <w:p w14:paraId="42D5997F" w14:textId="77777777" w:rsidR="004007B6" w:rsidRDefault="004007B6" w:rsidP="00E3476B"/>
        </w:tc>
        <w:tc>
          <w:tcPr>
            <w:tcW w:w="1320" w:type="dxa"/>
            <w:vMerge/>
          </w:tcPr>
          <w:p w14:paraId="176E8271" w14:textId="77777777" w:rsidR="004007B6" w:rsidRDefault="004007B6" w:rsidP="00E3476B"/>
        </w:tc>
        <w:tc>
          <w:tcPr>
            <w:tcW w:w="3060" w:type="dxa"/>
            <w:vMerge/>
          </w:tcPr>
          <w:p w14:paraId="058EF2B6" w14:textId="77777777" w:rsidR="004007B6" w:rsidRDefault="004007B6" w:rsidP="00E3476B"/>
        </w:tc>
        <w:tc>
          <w:tcPr>
            <w:tcW w:w="4465" w:type="dxa"/>
          </w:tcPr>
          <w:p w14:paraId="5801D26F" w14:textId="33E6E813" w:rsidR="004007B6" w:rsidRDefault="00531265" w:rsidP="00E3476B">
            <w:r>
              <w:t xml:space="preserve">One walking tour can </w:t>
            </w:r>
            <w:proofErr w:type="gramStart"/>
            <w:r>
              <w:t>be guided</w:t>
            </w:r>
            <w:proofErr w:type="gramEnd"/>
            <w:r>
              <w:t xml:space="preserve"> by many walking guides. </w:t>
            </w:r>
          </w:p>
        </w:tc>
      </w:tr>
      <w:tr w:rsidR="002B1139" w14:paraId="59FE939C" w14:textId="77777777" w:rsidTr="002B1139">
        <w:trPr>
          <w:trHeight w:val="546"/>
        </w:trPr>
        <w:tc>
          <w:tcPr>
            <w:tcW w:w="3061" w:type="dxa"/>
            <w:vMerge w:val="restart"/>
          </w:tcPr>
          <w:p w14:paraId="6322050D" w14:textId="155BFADD" w:rsidR="00531265" w:rsidRDefault="00531265" w:rsidP="00E3476B">
            <w:r>
              <w:t>W1830179_Sea_Crew</w:t>
            </w:r>
          </w:p>
        </w:tc>
        <w:tc>
          <w:tcPr>
            <w:tcW w:w="1080" w:type="dxa"/>
            <w:vMerge w:val="restart"/>
          </w:tcPr>
          <w:p w14:paraId="2B28A25C" w14:textId="679A8D00" w:rsidR="00531265" w:rsidRDefault="00531265" w:rsidP="00E3476B">
            <w:r>
              <w:t>1.. *</w:t>
            </w:r>
          </w:p>
        </w:tc>
        <w:tc>
          <w:tcPr>
            <w:tcW w:w="2009" w:type="dxa"/>
            <w:vMerge w:val="restart"/>
          </w:tcPr>
          <w:p w14:paraId="50E97DB6" w14:textId="77209AF1" w:rsidR="00531265" w:rsidRDefault="00531265" w:rsidP="00E3476B">
            <w:r>
              <w:t>manages</w:t>
            </w:r>
          </w:p>
        </w:tc>
        <w:tc>
          <w:tcPr>
            <w:tcW w:w="1320" w:type="dxa"/>
            <w:vMerge w:val="restart"/>
          </w:tcPr>
          <w:p w14:paraId="2888843D" w14:textId="6702991E" w:rsidR="00531265" w:rsidRDefault="00531265" w:rsidP="00E3476B">
            <w:r>
              <w:t>0..1</w:t>
            </w:r>
          </w:p>
        </w:tc>
        <w:tc>
          <w:tcPr>
            <w:tcW w:w="3060" w:type="dxa"/>
            <w:vMerge w:val="restart"/>
          </w:tcPr>
          <w:p w14:paraId="1845D8D3" w14:textId="10FE73A5" w:rsidR="00531265" w:rsidRDefault="00531265" w:rsidP="00E3476B">
            <w:r>
              <w:t>W1830179_Sea_Adventure</w:t>
            </w:r>
          </w:p>
        </w:tc>
        <w:tc>
          <w:tcPr>
            <w:tcW w:w="4465" w:type="dxa"/>
          </w:tcPr>
          <w:p w14:paraId="4A9BE720" w14:textId="2BF6D868" w:rsidR="00531265" w:rsidRDefault="00531265" w:rsidP="00E3476B">
            <w:r>
              <w:t xml:space="preserve">One sea crew may not </w:t>
            </w:r>
            <w:r w:rsidR="000207C7">
              <w:t>manag</w:t>
            </w:r>
            <w:r>
              <w:t>e any sea adventure.</w:t>
            </w:r>
          </w:p>
        </w:tc>
      </w:tr>
      <w:tr w:rsidR="002B1139" w14:paraId="62B2AEAF" w14:textId="77777777" w:rsidTr="002B1139">
        <w:trPr>
          <w:trHeight w:val="608"/>
        </w:trPr>
        <w:tc>
          <w:tcPr>
            <w:tcW w:w="3061" w:type="dxa"/>
            <w:vMerge/>
          </w:tcPr>
          <w:p w14:paraId="0EDD7AF2" w14:textId="77777777" w:rsidR="00531265" w:rsidRDefault="00531265" w:rsidP="00E3476B"/>
        </w:tc>
        <w:tc>
          <w:tcPr>
            <w:tcW w:w="1080" w:type="dxa"/>
            <w:vMerge/>
          </w:tcPr>
          <w:p w14:paraId="61C252D4" w14:textId="77777777" w:rsidR="00531265" w:rsidRDefault="00531265" w:rsidP="00E3476B"/>
        </w:tc>
        <w:tc>
          <w:tcPr>
            <w:tcW w:w="2009" w:type="dxa"/>
            <w:vMerge/>
          </w:tcPr>
          <w:p w14:paraId="76F082B4" w14:textId="77777777" w:rsidR="00531265" w:rsidRDefault="00531265" w:rsidP="00E3476B"/>
        </w:tc>
        <w:tc>
          <w:tcPr>
            <w:tcW w:w="1320" w:type="dxa"/>
            <w:vMerge/>
          </w:tcPr>
          <w:p w14:paraId="03D31E9E" w14:textId="77777777" w:rsidR="00531265" w:rsidRDefault="00531265" w:rsidP="00E3476B"/>
        </w:tc>
        <w:tc>
          <w:tcPr>
            <w:tcW w:w="3060" w:type="dxa"/>
            <w:vMerge/>
          </w:tcPr>
          <w:p w14:paraId="554A442D" w14:textId="77777777" w:rsidR="00531265" w:rsidRDefault="00531265" w:rsidP="00E3476B"/>
        </w:tc>
        <w:tc>
          <w:tcPr>
            <w:tcW w:w="4465" w:type="dxa"/>
          </w:tcPr>
          <w:p w14:paraId="1D2655B4" w14:textId="6DC22816" w:rsidR="00531265" w:rsidRDefault="00531265" w:rsidP="00E3476B">
            <w:r>
              <w:t xml:space="preserve">One sea crew can only </w:t>
            </w:r>
            <w:r w:rsidR="000207C7">
              <w:t xml:space="preserve">manage </w:t>
            </w:r>
            <w:r>
              <w:t xml:space="preserve">up to one sea adventure. </w:t>
            </w:r>
          </w:p>
        </w:tc>
      </w:tr>
      <w:tr w:rsidR="002B1139" w14:paraId="3B4102D0" w14:textId="77777777" w:rsidTr="002B1139">
        <w:trPr>
          <w:trHeight w:val="617"/>
        </w:trPr>
        <w:tc>
          <w:tcPr>
            <w:tcW w:w="3061" w:type="dxa"/>
            <w:vMerge/>
          </w:tcPr>
          <w:p w14:paraId="7BE456AC" w14:textId="77777777" w:rsidR="00531265" w:rsidRDefault="00531265" w:rsidP="00E3476B"/>
        </w:tc>
        <w:tc>
          <w:tcPr>
            <w:tcW w:w="1080" w:type="dxa"/>
            <w:vMerge/>
          </w:tcPr>
          <w:p w14:paraId="01DE024B" w14:textId="77777777" w:rsidR="00531265" w:rsidRDefault="00531265" w:rsidP="00E3476B"/>
        </w:tc>
        <w:tc>
          <w:tcPr>
            <w:tcW w:w="2009" w:type="dxa"/>
            <w:vMerge/>
          </w:tcPr>
          <w:p w14:paraId="3D0AA9D3" w14:textId="77777777" w:rsidR="00531265" w:rsidRDefault="00531265" w:rsidP="00E3476B"/>
        </w:tc>
        <w:tc>
          <w:tcPr>
            <w:tcW w:w="1320" w:type="dxa"/>
            <w:vMerge/>
          </w:tcPr>
          <w:p w14:paraId="5D21CE6F" w14:textId="77777777" w:rsidR="00531265" w:rsidRDefault="00531265" w:rsidP="00E3476B"/>
        </w:tc>
        <w:tc>
          <w:tcPr>
            <w:tcW w:w="3060" w:type="dxa"/>
            <w:vMerge/>
          </w:tcPr>
          <w:p w14:paraId="74F94D71" w14:textId="77777777" w:rsidR="00531265" w:rsidRDefault="00531265" w:rsidP="00E3476B"/>
        </w:tc>
        <w:tc>
          <w:tcPr>
            <w:tcW w:w="4465" w:type="dxa"/>
          </w:tcPr>
          <w:p w14:paraId="1B1CCF14" w14:textId="60E4A81E" w:rsidR="00531265" w:rsidRDefault="000207C7" w:rsidP="00E3476B">
            <w:r>
              <w:t xml:space="preserve">One sea adventure can </w:t>
            </w:r>
            <w:proofErr w:type="gramStart"/>
            <w:r>
              <w:t>be manage</w:t>
            </w:r>
            <w:r w:rsidR="00162359">
              <w:t>d</w:t>
            </w:r>
            <w:proofErr w:type="gramEnd"/>
            <w:r>
              <w:t xml:space="preserve"> by </w:t>
            </w:r>
            <w:r w:rsidR="00162359">
              <w:t>at least one sea crew.</w:t>
            </w:r>
          </w:p>
        </w:tc>
      </w:tr>
      <w:tr w:rsidR="002B1139" w14:paraId="3C31280C" w14:textId="77777777" w:rsidTr="002B1139">
        <w:trPr>
          <w:trHeight w:val="537"/>
        </w:trPr>
        <w:tc>
          <w:tcPr>
            <w:tcW w:w="3061" w:type="dxa"/>
            <w:vMerge/>
          </w:tcPr>
          <w:p w14:paraId="4815C984" w14:textId="77777777" w:rsidR="00531265" w:rsidRDefault="00531265" w:rsidP="00E3476B"/>
        </w:tc>
        <w:tc>
          <w:tcPr>
            <w:tcW w:w="1080" w:type="dxa"/>
            <w:vMerge/>
          </w:tcPr>
          <w:p w14:paraId="06E0B2A2" w14:textId="77777777" w:rsidR="00531265" w:rsidRDefault="00531265" w:rsidP="00E3476B"/>
        </w:tc>
        <w:tc>
          <w:tcPr>
            <w:tcW w:w="2009" w:type="dxa"/>
            <w:vMerge/>
          </w:tcPr>
          <w:p w14:paraId="7531B6FB" w14:textId="77777777" w:rsidR="00531265" w:rsidRDefault="00531265" w:rsidP="00E3476B"/>
        </w:tc>
        <w:tc>
          <w:tcPr>
            <w:tcW w:w="1320" w:type="dxa"/>
            <w:vMerge/>
          </w:tcPr>
          <w:p w14:paraId="0F45BBFD" w14:textId="77777777" w:rsidR="00531265" w:rsidRDefault="00531265" w:rsidP="00E3476B"/>
        </w:tc>
        <w:tc>
          <w:tcPr>
            <w:tcW w:w="3060" w:type="dxa"/>
            <w:vMerge/>
          </w:tcPr>
          <w:p w14:paraId="014995AE" w14:textId="77777777" w:rsidR="00531265" w:rsidRDefault="00531265" w:rsidP="00E3476B"/>
        </w:tc>
        <w:tc>
          <w:tcPr>
            <w:tcW w:w="4465" w:type="dxa"/>
          </w:tcPr>
          <w:p w14:paraId="7EFFF399" w14:textId="2F5DA0E4" w:rsidR="00531265" w:rsidRDefault="00162359" w:rsidP="00E3476B">
            <w:r w:rsidRPr="00162359">
              <w:t xml:space="preserve">One sea adventure can be managed by many </w:t>
            </w:r>
            <w:proofErr w:type="gramStart"/>
            <w:r w:rsidRPr="00162359">
              <w:t>sea</w:t>
            </w:r>
            <w:proofErr w:type="gramEnd"/>
            <w:r w:rsidRPr="00162359">
              <w:t xml:space="preserve"> crew.</w:t>
            </w:r>
          </w:p>
        </w:tc>
      </w:tr>
      <w:tr w:rsidR="0065501E" w14:paraId="5D2BF3E6" w14:textId="77777777" w:rsidTr="002B1139">
        <w:trPr>
          <w:trHeight w:val="698"/>
        </w:trPr>
        <w:tc>
          <w:tcPr>
            <w:tcW w:w="3061" w:type="dxa"/>
            <w:vMerge w:val="restart"/>
          </w:tcPr>
          <w:p w14:paraId="10CB31D5" w14:textId="30A252EF" w:rsidR="0064770A" w:rsidRDefault="0064770A" w:rsidP="0064770A">
            <w:r w:rsidRPr="0064770A">
              <w:lastRenderedPageBreak/>
              <w:t>w1830179_Marine_Exploration</w:t>
            </w:r>
          </w:p>
        </w:tc>
        <w:tc>
          <w:tcPr>
            <w:tcW w:w="1080" w:type="dxa"/>
            <w:vMerge w:val="restart"/>
          </w:tcPr>
          <w:p w14:paraId="5E43748B" w14:textId="63F2B8C1" w:rsidR="0064770A" w:rsidRDefault="0064770A" w:rsidP="0064770A">
            <w:r>
              <w:t>0.. 1</w:t>
            </w:r>
          </w:p>
        </w:tc>
        <w:tc>
          <w:tcPr>
            <w:tcW w:w="2009" w:type="dxa"/>
            <w:vMerge w:val="restart"/>
          </w:tcPr>
          <w:p w14:paraId="5CDAF33A" w14:textId="32E81BF8" w:rsidR="0064770A" w:rsidRDefault="0064770A" w:rsidP="0064770A">
            <w:r>
              <w:t>uses</w:t>
            </w:r>
          </w:p>
        </w:tc>
        <w:tc>
          <w:tcPr>
            <w:tcW w:w="1320" w:type="dxa"/>
            <w:vMerge w:val="restart"/>
          </w:tcPr>
          <w:p w14:paraId="56B1E624" w14:textId="491FCEE5" w:rsidR="0064770A" w:rsidRDefault="0064770A" w:rsidP="0064770A">
            <w:r>
              <w:t>1..1</w:t>
            </w:r>
          </w:p>
        </w:tc>
        <w:tc>
          <w:tcPr>
            <w:tcW w:w="3060" w:type="dxa"/>
            <w:vMerge w:val="restart"/>
          </w:tcPr>
          <w:p w14:paraId="01D6C667" w14:textId="179715C2" w:rsidR="0064770A" w:rsidRDefault="0064770A" w:rsidP="0064770A">
            <w:r>
              <w:t xml:space="preserve">w1830179_Paddle_propelled </w:t>
            </w:r>
          </w:p>
        </w:tc>
        <w:tc>
          <w:tcPr>
            <w:tcW w:w="4465" w:type="dxa"/>
          </w:tcPr>
          <w:p w14:paraId="2786104C" w14:textId="566273EB" w:rsidR="0064770A" w:rsidRDefault="0064770A" w:rsidP="0064770A">
            <w:r>
              <w:t xml:space="preserve">One marine exploration uses at least one paddle propelled </w:t>
            </w:r>
            <w:r w:rsidR="002C3A79">
              <w:t>boat.</w:t>
            </w:r>
          </w:p>
        </w:tc>
      </w:tr>
      <w:tr w:rsidR="0065501E" w14:paraId="3A731167" w14:textId="77777777" w:rsidTr="002B1139">
        <w:trPr>
          <w:trHeight w:val="626"/>
        </w:trPr>
        <w:tc>
          <w:tcPr>
            <w:tcW w:w="3061" w:type="dxa"/>
            <w:vMerge/>
          </w:tcPr>
          <w:p w14:paraId="14F7BF11" w14:textId="77777777" w:rsidR="0064770A" w:rsidRPr="0064770A" w:rsidRDefault="0064770A" w:rsidP="0064770A"/>
        </w:tc>
        <w:tc>
          <w:tcPr>
            <w:tcW w:w="1080" w:type="dxa"/>
            <w:vMerge/>
          </w:tcPr>
          <w:p w14:paraId="7F69B89A" w14:textId="77777777" w:rsidR="0064770A" w:rsidRDefault="0064770A" w:rsidP="0064770A"/>
        </w:tc>
        <w:tc>
          <w:tcPr>
            <w:tcW w:w="2009" w:type="dxa"/>
            <w:vMerge/>
          </w:tcPr>
          <w:p w14:paraId="15DBEC73" w14:textId="77777777" w:rsidR="0064770A" w:rsidRDefault="0064770A" w:rsidP="0064770A"/>
        </w:tc>
        <w:tc>
          <w:tcPr>
            <w:tcW w:w="1320" w:type="dxa"/>
            <w:vMerge/>
          </w:tcPr>
          <w:p w14:paraId="310ABF09" w14:textId="77777777" w:rsidR="0064770A" w:rsidRDefault="0064770A" w:rsidP="0064770A"/>
        </w:tc>
        <w:tc>
          <w:tcPr>
            <w:tcW w:w="3060" w:type="dxa"/>
            <w:vMerge/>
          </w:tcPr>
          <w:p w14:paraId="044F8C26" w14:textId="77777777" w:rsidR="0064770A" w:rsidRDefault="0064770A" w:rsidP="0064770A"/>
        </w:tc>
        <w:tc>
          <w:tcPr>
            <w:tcW w:w="4465" w:type="dxa"/>
          </w:tcPr>
          <w:p w14:paraId="7AC0330A" w14:textId="6E4ECD13" w:rsidR="0064770A" w:rsidRDefault="002C3A79" w:rsidP="0064770A">
            <w:r>
              <w:t>One marine exploration uses up to one paddle propelled boat.</w:t>
            </w:r>
          </w:p>
        </w:tc>
      </w:tr>
      <w:tr w:rsidR="0065501E" w14:paraId="3A5FB3DB" w14:textId="77777777" w:rsidTr="002B1139">
        <w:trPr>
          <w:trHeight w:val="809"/>
        </w:trPr>
        <w:tc>
          <w:tcPr>
            <w:tcW w:w="3061" w:type="dxa"/>
            <w:vMerge/>
          </w:tcPr>
          <w:p w14:paraId="6B6F5F2D" w14:textId="77777777" w:rsidR="0064770A" w:rsidRPr="0064770A" w:rsidRDefault="0064770A" w:rsidP="0064770A"/>
        </w:tc>
        <w:tc>
          <w:tcPr>
            <w:tcW w:w="1080" w:type="dxa"/>
            <w:vMerge/>
          </w:tcPr>
          <w:p w14:paraId="2AA33B7B" w14:textId="77777777" w:rsidR="0064770A" w:rsidRDefault="0064770A" w:rsidP="0064770A"/>
        </w:tc>
        <w:tc>
          <w:tcPr>
            <w:tcW w:w="2009" w:type="dxa"/>
            <w:vMerge/>
          </w:tcPr>
          <w:p w14:paraId="532DBA85" w14:textId="77777777" w:rsidR="0064770A" w:rsidRDefault="0064770A" w:rsidP="0064770A"/>
        </w:tc>
        <w:tc>
          <w:tcPr>
            <w:tcW w:w="1320" w:type="dxa"/>
            <w:vMerge/>
          </w:tcPr>
          <w:p w14:paraId="1C595C2E" w14:textId="77777777" w:rsidR="0064770A" w:rsidRDefault="0064770A" w:rsidP="0064770A"/>
        </w:tc>
        <w:tc>
          <w:tcPr>
            <w:tcW w:w="3060" w:type="dxa"/>
            <w:vMerge/>
          </w:tcPr>
          <w:p w14:paraId="2B321EB6" w14:textId="77777777" w:rsidR="0064770A" w:rsidRDefault="0064770A" w:rsidP="0064770A"/>
        </w:tc>
        <w:tc>
          <w:tcPr>
            <w:tcW w:w="4465" w:type="dxa"/>
          </w:tcPr>
          <w:p w14:paraId="3CD10954" w14:textId="4DA87617" w:rsidR="0064770A" w:rsidRDefault="002C3A79" w:rsidP="0064770A">
            <w:r>
              <w:t xml:space="preserve">One paddle propelled boat may not </w:t>
            </w:r>
            <w:proofErr w:type="gramStart"/>
            <w:r>
              <w:t>be used</w:t>
            </w:r>
            <w:proofErr w:type="gramEnd"/>
            <w:r>
              <w:t xml:space="preserve"> in any marine exploration adventure.</w:t>
            </w:r>
          </w:p>
        </w:tc>
      </w:tr>
      <w:tr w:rsidR="0065501E" w14:paraId="1007A069" w14:textId="77777777" w:rsidTr="002B1139">
        <w:trPr>
          <w:trHeight w:val="989"/>
        </w:trPr>
        <w:tc>
          <w:tcPr>
            <w:tcW w:w="3061" w:type="dxa"/>
            <w:vMerge/>
          </w:tcPr>
          <w:p w14:paraId="0483B852" w14:textId="77777777" w:rsidR="0064770A" w:rsidRPr="0064770A" w:rsidRDefault="0064770A" w:rsidP="0064770A"/>
        </w:tc>
        <w:tc>
          <w:tcPr>
            <w:tcW w:w="1080" w:type="dxa"/>
            <w:vMerge/>
          </w:tcPr>
          <w:p w14:paraId="4C42DA82" w14:textId="77777777" w:rsidR="0064770A" w:rsidRDefault="0064770A" w:rsidP="0064770A"/>
        </w:tc>
        <w:tc>
          <w:tcPr>
            <w:tcW w:w="2009" w:type="dxa"/>
            <w:vMerge/>
          </w:tcPr>
          <w:p w14:paraId="3BC59A53" w14:textId="77777777" w:rsidR="0064770A" w:rsidRDefault="0064770A" w:rsidP="0064770A"/>
        </w:tc>
        <w:tc>
          <w:tcPr>
            <w:tcW w:w="1320" w:type="dxa"/>
            <w:vMerge/>
          </w:tcPr>
          <w:p w14:paraId="26BE279D" w14:textId="77777777" w:rsidR="0064770A" w:rsidRDefault="0064770A" w:rsidP="0064770A"/>
        </w:tc>
        <w:tc>
          <w:tcPr>
            <w:tcW w:w="3060" w:type="dxa"/>
            <w:vMerge/>
          </w:tcPr>
          <w:p w14:paraId="6802741F" w14:textId="77777777" w:rsidR="0064770A" w:rsidRDefault="0064770A" w:rsidP="0064770A"/>
        </w:tc>
        <w:tc>
          <w:tcPr>
            <w:tcW w:w="4465" w:type="dxa"/>
          </w:tcPr>
          <w:p w14:paraId="412DAB0B" w14:textId="3D2C78BD" w:rsidR="0064770A" w:rsidRDefault="002C3A79" w:rsidP="0064770A">
            <w:r>
              <w:t xml:space="preserve">One paddle propelled boat can </w:t>
            </w:r>
            <w:proofErr w:type="gramStart"/>
            <w:r>
              <w:t>be used</w:t>
            </w:r>
            <w:proofErr w:type="gramEnd"/>
            <w:r>
              <w:t xml:space="preserve"> </w:t>
            </w:r>
            <w:r w:rsidR="007C4355">
              <w:t xml:space="preserve">in </w:t>
            </w:r>
            <w:r>
              <w:t xml:space="preserve">one marine exploration adventure. </w:t>
            </w:r>
          </w:p>
        </w:tc>
      </w:tr>
      <w:tr w:rsidR="004B3DE5" w14:paraId="3E44FE51" w14:textId="77777777" w:rsidTr="002B1139">
        <w:trPr>
          <w:trHeight w:val="730"/>
        </w:trPr>
        <w:tc>
          <w:tcPr>
            <w:tcW w:w="3061" w:type="dxa"/>
            <w:vMerge w:val="restart"/>
          </w:tcPr>
          <w:p w14:paraId="1A5FCF73" w14:textId="3D73D474" w:rsidR="004B3DE5" w:rsidRPr="0064770A" w:rsidRDefault="004B3DE5" w:rsidP="002C3A79">
            <w:r>
              <w:t xml:space="preserve"> </w:t>
            </w:r>
            <w:r w:rsidR="00BA7C35" w:rsidRPr="00BA7C35">
              <w:t>W1830179_Boat</w:t>
            </w:r>
          </w:p>
        </w:tc>
        <w:tc>
          <w:tcPr>
            <w:tcW w:w="1080" w:type="dxa"/>
            <w:vMerge w:val="restart"/>
          </w:tcPr>
          <w:p w14:paraId="68A62626" w14:textId="3A2FB2AE" w:rsidR="004B3DE5" w:rsidRDefault="00BA7C35" w:rsidP="002C3A79">
            <w:r>
              <w:t>0.. 1</w:t>
            </w:r>
          </w:p>
        </w:tc>
        <w:tc>
          <w:tcPr>
            <w:tcW w:w="2009" w:type="dxa"/>
            <w:vMerge w:val="restart"/>
          </w:tcPr>
          <w:p w14:paraId="4912628F" w14:textId="471DDC0B" w:rsidR="004B3DE5" w:rsidRDefault="00BA7C35" w:rsidP="002C3A79">
            <w:r>
              <w:t xml:space="preserve">maintain </w:t>
            </w:r>
          </w:p>
        </w:tc>
        <w:tc>
          <w:tcPr>
            <w:tcW w:w="1320" w:type="dxa"/>
            <w:vMerge w:val="restart"/>
          </w:tcPr>
          <w:p w14:paraId="615BF139" w14:textId="21CACB81" w:rsidR="004B3DE5" w:rsidRDefault="00A12798" w:rsidP="002C3A79">
            <w:r>
              <w:t>1</w:t>
            </w:r>
            <w:r w:rsidR="00BA7C35">
              <w:t>.. *</w:t>
            </w:r>
          </w:p>
        </w:tc>
        <w:tc>
          <w:tcPr>
            <w:tcW w:w="3060" w:type="dxa"/>
            <w:vMerge w:val="restart"/>
          </w:tcPr>
          <w:p w14:paraId="1F41F96A" w14:textId="00AEA53C" w:rsidR="004B3DE5" w:rsidRDefault="00BA7C35" w:rsidP="002C3A79">
            <w:r>
              <w:t>w1830179_Boat_Mechanic</w:t>
            </w:r>
          </w:p>
        </w:tc>
        <w:tc>
          <w:tcPr>
            <w:tcW w:w="4465" w:type="dxa"/>
          </w:tcPr>
          <w:p w14:paraId="410A2BF4" w14:textId="4DB5B695" w:rsidR="004B3DE5" w:rsidRDefault="00BA7C35" w:rsidP="002C3A79">
            <w:r>
              <w:t xml:space="preserve">One boat </w:t>
            </w:r>
            <w:r w:rsidR="00A12798">
              <w:t>maintained by at least one boat mechanic.</w:t>
            </w:r>
          </w:p>
        </w:tc>
      </w:tr>
      <w:tr w:rsidR="004B3DE5" w14:paraId="499DBCCB" w14:textId="77777777" w:rsidTr="002B1139">
        <w:trPr>
          <w:trHeight w:val="729"/>
        </w:trPr>
        <w:tc>
          <w:tcPr>
            <w:tcW w:w="3061" w:type="dxa"/>
            <w:vMerge/>
          </w:tcPr>
          <w:p w14:paraId="6514B894" w14:textId="77777777" w:rsidR="004B3DE5" w:rsidRPr="0064770A" w:rsidRDefault="004B3DE5" w:rsidP="002C3A79"/>
        </w:tc>
        <w:tc>
          <w:tcPr>
            <w:tcW w:w="1080" w:type="dxa"/>
            <w:vMerge/>
          </w:tcPr>
          <w:p w14:paraId="66F9E42C" w14:textId="77777777" w:rsidR="004B3DE5" w:rsidRDefault="004B3DE5" w:rsidP="002C3A79"/>
        </w:tc>
        <w:tc>
          <w:tcPr>
            <w:tcW w:w="2009" w:type="dxa"/>
            <w:vMerge/>
          </w:tcPr>
          <w:p w14:paraId="1BB36718" w14:textId="77777777" w:rsidR="004B3DE5" w:rsidRDefault="004B3DE5" w:rsidP="002C3A79"/>
        </w:tc>
        <w:tc>
          <w:tcPr>
            <w:tcW w:w="1320" w:type="dxa"/>
            <w:vMerge/>
          </w:tcPr>
          <w:p w14:paraId="4C86C7E7" w14:textId="77777777" w:rsidR="004B3DE5" w:rsidRDefault="004B3DE5" w:rsidP="002C3A79"/>
        </w:tc>
        <w:tc>
          <w:tcPr>
            <w:tcW w:w="3060" w:type="dxa"/>
            <w:vMerge/>
          </w:tcPr>
          <w:p w14:paraId="69AFCDFE" w14:textId="77777777" w:rsidR="004B3DE5" w:rsidRDefault="004B3DE5" w:rsidP="002C3A79"/>
        </w:tc>
        <w:tc>
          <w:tcPr>
            <w:tcW w:w="4465" w:type="dxa"/>
          </w:tcPr>
          <w:p w14:paraId="187E8AC1" w14:textId="390F8A25" w:rsidR="004B3DE5" w:rsidRDefault="00A12798" w:rsidP="002C3A79">
            <w:r>
              <w:t xml:space="preserve">One boat can </w:t>
            </w:r>
            <w:proofErr w:type="gramStart"/>
            <w:r>
              <w:t>be maintained</w:t>
            </w:r>
            <w:proofErr w:type="gramEnd"/>
            <w:r>
              <w:t xml:space="preserve"> by many boat mechanics. </w:t>
            </w:r>
          </w:p>
        </w:tc>
      </w:tr>
      <w:tr w:rsidR="004B3DE5" w14:paraId="49336CB7" w14:textId="77777777" w:rsidTr="002B1139">
        <w:trPr>
          <w:trHeight w:val="729"/>
        </w:trPr>
        <w:tc>
          <w:tcPr>
            <w:tcW w:w="3061" w:type="dxa"/>
            <w:vMerge/>
          </w:tcPr>
          <w:p w14:paraId="436097CE" w14:textId="77777777" w:rsidR="004B3DE5" w:rsidRPr="0064770A" w:rsidRDefault="004B3DE5" w:rsidP="002C3A79"/>
        </w:tc>
        <w:tc>
          <w:tcPr>
            <w:tcW w:w="1080" w:type="dxa"/>
            <w:vMerge/>
          </w:tcPr>
          <w:p w14:paraId="6BAC8E6D" w14:textId="77777777" w:rsidR="004B3DE5" w:rsidRDefault="004B3DE5" w:rsidP="002C3A79"/>
        </w:tc>
        <w:tc>
          <w:tcPr>
            <w:tcW w:w="2009" w:type="dxa"/>
            <w:vMerge/>
          </w:tcPr>
          <w:p w14:paraId="55E0EE92" w14:textId="77777777" w:rsidR="004B3DE5" w:rsidRDefault="004B3DE5" w:rsidP="002C3A79"/>
        </w:tc>
        <w:tc>
          <w:tcPr>
            <w:tcW w:w="1320" w:type="dxa"/>
            <w:vMerge/>
          </w:tcPr>
          <w:p w14:paraId="312D445C" w14:textId="77777777" w:rsidR="004B3DE5" w:rsidRDefault="004B3DE5" w:rsidP="002C3A79"/>
        </w:tc>
        <w:tc>
          <w:tcPr>
            <w:tcW w:w="3060" w:type="dxa"/>
            <w:vMerge/>
          </w:tcPr>
          <w:p w14:paraId="30A457C9" w14:textId="77777777" w:rsidR="004B3DE5" w:rsidRDefault="004B3DE5" w:rsidP="002C3A79"/>
        </w:tc>
        <w:tc>
          <w:tcPr>
            <w:tcW w:w="4465" w:type="dxa"/>
          </w:tcPr>
          <w:p w14:paraId="2BC8961C" w14:textId="0FA4445C" w:rsidR="004B3DE5" w:rsidRDefault="00C24813" w:rsidP="002C3A79">
            <w:r>
              <w:t>One boat mechanic can maintain no boats.</w:t>
            </w:r>
          </w:p>
        </w:tc>
      </w:tr>
      <w:tr w:rsidR="004B3DE5" w14:paraId="1D9CA000" w14:textId="77777777" w:rsidTr="002B1139">
        <w:trPr>
          <w:trHeight w:val="917"/>
        </w:trPr>
        <w:tc>
          <w:tcPr>
            <w:tcW w:w="3061" w:type="dxa"/>
            <w:vMerge/>
          </w:tcPr>
          <w:p w14:paraId="54DE7954" w14:textId="77777777" w:rsidR="004B3DE5" w:rsidRPr="0064770A" w:rsidRDefault="004B3DE5" w:rsidP="002C3A79"/>
        </w:tc>
        <w:tc>
          <w:tcPr>
            <w:tcW w:w="1080" w:type="dxa"/>
            <w:vMerge/>
          </w:tcPr>
          <w:p w14:paraId="75E164FA" w14:textId="77777777" w:rsidR="004B3DE5" w:rsidRDefault="004B3DE5" w:rsidP="002C3A79"/>
        </w:tc>
        <w:tc>
          <w:tcPr>
            <w:tcW w:w="2009" w:type="dxa"/>
            <w:vMerge/>
          </w:tcPr>
          <w:p w14:paraId="62EBC660" w14:textId="77777777" w:rsidR="004B3DE5" w:rsidRDefault="004B3DE5" w:rsidP="002C3A79"/>
        </w:tc>
        <w:tc>
          <w:tcPr>
            <w:tcW w:w="1320" w:type="dxa"/>
            <w:vMerge/>
          </w:tcPr>
          <w:p w14:paraId="0A263EF3" w14:textId="77777777" w:rsidR="004B3DE5" w:rsidRDefault="004B3DE5" w:rsidP="002C3A79"/>
        </w:tc>
        <w:tc>
          <w:tcPr>
            <w:tcW w:w="3060" w:type="dxa"/>
            <w:vMerge/>
          </w:tcPr>
          <w:p w14:paraId="78499D3B" w14:textId="77777777" w:rsidR="004B3DE5" w:rsidRDefault="004B3DE5" w:rsidP="002C3A79"/>
        </w:tc>
        <w:tc>
          <w:tcPr>
            <w:tcW w:w="4465" w:type="dxa"/>
          </w:tcPr>
          <w:p w14:paraId="3B21E009" w14:textId="19F69DD3" w:rsidR="004B3DE5" w:rsidRDefault="00C24813" w:rsidP="002C3A79">
            <w:r>
              <w:t>One boat mechanic can maintain up to one boat.</w:t>
            </w:r>
          </w:p>
        </w:tc>
      </w:tr>
      <w:tr w:rsidR="0065501E" w14:paraId="33C684F8" w14:textId="77777777" w:rsidTr="002B1139">
        <w:trPr>
          <w:trHeight w:val="791"/>
        </w:trPr>
        <w:tc>
          <w:tcPr>
            <w:tcW w:w="3061" w:type="dxa"/>
            <w:vMerge w:val="restart"/>
          </w:tcPr>
          <w:p w14:paraId="41AE15EE" w14:textId="7008C9E4" w:rsidR="002C3A79" w:rsidRDefault="002C3A79" w:rsidP="002C3A79">
            <w:r w:rsidRPr="0064770A">
              <w:t>w1830179_</w:t>
            </w:r>
            <w:r>
              <w:t>Beach_Taxi_Service</w:t>
            </w:r>
          </w:p>
        </w:tc>
        <w:tc>
          <w:tcPr>
            <w:tcW w:w="1080" w:type="dxa"/>
            <w:vMerge w:val="restart"/>
          </w:tcPr>
          <w:p w14:paraId="4E8C1BDC" w14:textId="7FBA2CB2" w:rsidR="002C3A79" w:rsidRDefault="002C3A79" w:rsidP="002C3A79">
            <w:r>
              <w:t>0.. 1</w:t>
            </w:r>
          </w:p>
        </w:tc>
        <w:tc>
          <w:tcPr>
            <w:tcW w:w="2009" w:type="dxa"/>
            <w:vMerge w:val="restart"/>
          </w:tcPr>
          <w:p w14:paraId="70159CF0" w14:textId="2451A25A" w:rsidR="002C3A79" w:rsidRDefault="002C3A79" w:rsidP="002C3A79">
            <w:r>
              <w:t>uses</w:t>
            </w:r>
          </w:p>
        </w:tc>
        <w:tc>
          <w:tcPr>
            <w:tcW w:w="1320" w:type="dxa"/>
            <w:vMerge w:val="restart"/>
          </w:tcPr>
          <w:p w14:paraId="0832911C" w14:textId="6ACE0992" w:rsidR="002C3A79" w:rsidRDefault="002C3A79" w:rsidP="002C3A79">
            <w:r>
              <w:t>1..1</w:t>
            </w:r>
          </w:p>
        </w:tc>
        <w:tc>
          <w:tcPr>
            <w:tcW w:w="3060" w:type="dxa"/>
            <w:vMerge w:val="restart"/>
          </w:tcPr>
          <w:p w14:paraId="16F5A4A2" w14:textId="04C62BE8" w:rsidR="002C3A79" w:rsidRDefault="002C3A79" w:rsidP="002C3A79">
            <w:r>
              <w:t>w1830179_</w:t>
            </w:r>
            <w:r w:rsidR="007C4355">
              <w:t>Smaller_Motorised</w:t>
            </w:r>
            <w:r>
              <w:t xml:space="preserve"> </w:t>
            </w:r>
          </w:p>
        </w:tc>
        <w:tc>
          <w:tcPr>
            <w:tcW w:w="4465" w:type="dxa"/>
          </w:tcPr>
          <w:p w14:paraId="68B99CF0" w14:textId="2A93937B" w:rsidR="002C3A79" w:rsidRDefault="002C3A79" w:rsidP="002C3A79">
            <w:r>
              <w:t xml:space="preserve">One </w:t>
            </w:r>
            <w:r w:rsidR="007C4355">
              <w:t xml:space="preserve">beach taxi service </w:t>
            </w:r>
            <w:r>
              <w:t xml:space="preserve">uses at least one </w:t>
            </w:r>
            <w:r w:rsidR="007C4355">
              <w:t>smaller</w:t>
            </w:r>
            <w:r>
              <w:t xml:space="preserve"> </w:t>
            </w:r>
            <w:r w:rsidR="007C4355">
              <w:t xml:space="preserve">motorised </w:t>
            </w:r>
            <w:r>
              <w:t>boat.</w:t>
            </w:r>
          </w:p>
        </w:tc>
      </w:tr>
      <w:tr w:rsidR="0065501E" w14:paraId="5CEBF200" w14:textId="77777777" w:rsidTr="002B1139">
        <w:trPr>
          <w:trHeight w:val="791"/>
        </w:trPr>
        <w:tc>
          <w:tcPr>
            <w:tcW w:w="3061" w:type="dxa"/>
            <w:vMerge/>
          </w:tcPr>
          <w:p w14:paraId="504F9AFD" w14:textId="77777777" w:rsidR="002C3A79" w:rsidRDefault="002C3A79" w:rsidP="002C3A79"/>
        </w:tc>
        <w:tc>
          <w:tcPr>
            <w:tcW w:w="1080" w:type="dxa"/>
            <w:vMerge/>
          </w:tcPr>
          <w:p w14:paraId="18F9B3F4" w14:textId="77777777" w:rsidR="002C3A79" w:rsidRDefault="002C3A79" w:rsidP="002C3A79"/>
        </w:tc>
        <w:tc>
          <w:tcPr>
            <w:tcW w:w="2009" w:type="dxa"/>
            <w:vMerge/>
          </w:tcPr>
          <w:p w14:paraId="3E795B87" w14:textId="77777777" w:rsidR="002C3A79" w:rsidRDefault="002C3A79" w:rsidP="002C3A79"/>
        </w:tc>
        <w:tc>
          <w:tcPr>
            <w:tcW w:w="1320" w:type="dxa"/>
            <w:vMerge/>
          </w:tcPr>
          <w:p w14:paraId="50B9133F" w14:textId="77777777" w:rsidR="002C3A79" w:rsidRDefault="002C3A79" w:rsidP="002C3A79"/>
        </w:tc>
        <w:tc>
          <w:tcPr>
            <w:tcW w:w="3060" w:type="dxa"/>
            <w:vMerge/>
          </w:tcPr>
          <w:p w14:paraId="6724437B" w14:textId="77777777" w:rsidR="002C3A79" w:rsidRDefault="002C3A79" w:rsidP="002C3A79"/>
        </w:tc>
        <w:tc>
          <w:tcPr>
            <w:tcW w:w="4465" w:type="dxa"/>
          </w:tcPr>
          <w:p w14:paraId="753DBF97" w14:textId="69870374" w:rsidR="002C3A79" w:rsidRDefault="002C3A79" w:rsidP="002C3A79">
            <w:r>
              <w:t>One</w:t>
            </w:r>
            <w:r w:rsidR="007C4355">
              <w:t xml:space="preserve"> beach taxi service</w:t>
            </w:r>
            <w:r>
              <w:t xml:space="preserve"> uses up to one</w:t>
            </w:r>
            <w:r w:rsidR="007C4355">
              <w:t xml:space="preserve"> smaller motorised boat</w:t>
            </w:r>
            <w:r>
              <w:t>.</w:t>
            </w:r>
          </w:p>
        </w:tc>
      </w:tr>
      <w:tr w:rsidR="0065501E" w14:paraId="0974D97B" w14:textId="77777777" w:rsidTr="002B1139">
        <w:trPr>
          <w:trHeight w:val="719"/>
        </w:trPr>
        <w:tc>
          <w:tcPr>
            <w:tcW w:w="3061" w:type="dxa"/>
            <w:vMerge/>
          </w:tcPr>
          <w:p w14:paraId="62AFC470" w14:textId="77777777" w:rsidR="002C3A79" w:rsidRDefault="002C3A79" w:rsidP="002C3A79"/>
        </w:tc>
        <w:tc>
          <w:tcPr>
            <w:tcW w:w="1080" w:type="dxa"/>
            <w:vMerge/>
          </w:tcPr>
          <w:p w14:paraId="0C0FDFBF" w14:textId="77777777" w:rsidR="002C3A79" w:rsidRDefault="002C3A79" w:rsidP="002C3A79"/>
        </w:tc>
        <w:tc>
          <w:tcPr>
            <w:tcW w:w="2009" w:type="dxa"/>
            <w:vMerge/>
          </w:tcPr>
          <w:p w14:paraId="58075ACE" w14:textId="77777777" w:rsidR="002C3A79" w:rsidRDefault="002C3A79" w:rsidP="002C3A79"/>
        </w:tc>
        <w:tc>
          <w:tcPr>
            <w:tcW w:w="1320" w:type="dxa"/>
            <w:vMerge/>
          </w:tcPr>
          <w:p w14:paraId="2D33886C" w14:textId="77777777" w:rsidR="002C3A79" w:rsidRDefault="002C3A79" w:rsidP="002C3A79"/>
        </w:tc>
        <w:tc>
          <w:tcPr>
            <w:tcW w:w="3060" w:type="dxa"/>
            <w:vMerge/>
          </w:tcPr>
          <w:p w14:paraId="2D056D2E" w14:textId="77777777" w:rsidR="002C3A79" w:rsidRDefault="002C3A79" w:rsidP="002C3A79"/>
        </w:tc>
        <w:tc>
          <w:tcPr>
            <w:tcW w:w="4465" w:type="dxa"/>
          </w:tcPr>
          <w:p w14:paraId="443A3E4D" w14:textId="1F027944" w:rsidR="002C3A79" w:rsidRDefault="002C3A79" w:rsidP="002C3A79">
            <w:r>
              <w:t xml:space="preserve">One </w:t>
            </w:r>
            <w:r w:rsidR="007C4355">
              <w:t xml:space="preserve">smaller motorised boat </w:t>
            </w:r>
            <w:r>
              <w:t xml:space="preserve">may not </w:t>
            </w:r>
            <w:proofErr w:type="gramStart"/>
            <w:r>
              <w:t>be used</w:t>
            </w:r>
            <w:proofErr w:type="gramEnd"/>
            <w:r>
              <w:t xml:space="preserve"> in any</w:t>
            </w:r>
            <w:r w:rsidR="007C4355">
              <w:t xml:space="preserve"> beach taxi service</w:t>
            </w:r>
            <w:r>
              <w:t>.</w:t>
            </w:r>
          </w:p>
        </w:tc>
      </w:tr>
      <w:tr w:rsidR="0065501E" w14:paraId="01554A3C" w14:textId="77777777" w:rsidTr="002B1139">
        <w:trPr>
          <w:trHeight w:val="989"/>
        </w:trPr>
        <w:tc>
          <w:tcPr>
            <w:tcW w:w="3061" w:type="dxa"/>
            <w:vMerge/>
          </w:tcPr>
          <w:p w14:paraId="62C7FE6D" w14:textId="77777777" w:rsidR="002C3A79" w:rsidRDefault="002C3A79" w:rsidP="002C3A79"/>
        </w:tc>
        <w:tc>
          <w:tcPr>
            <w:tcW w:w="1080" w:type="dxa"/>
            <w:vMerge/>
          </w:tcPr>
          <w:p w14:paraId="2D788506" w14:textId="77777777" w:rsidR="002C3A79" w:rsidRDefault="002C3A79" w:rsidP="002C3A79"/>
        </w:tc>
        <w:tc>
          <w:tcPr>
            <w:tcW w:w="2009" w:type="dxa"/>
            <w:vMerge/>
          </w:tcPr>
          <w:p w14:paraId="03940077" w14:textId="77777777" w:rsidR="002C3A79" w:rsidRDefault="002C3A79" w:rsidP="002C3A79"/>
        </w:tc>
        <w:tc>
          <w:tcPr>
            <w:tcW w:w="1320" w:type="dxa"/>
            <w:vMerge/>
          </w:tcPr>
          <w:p w14:paraId="5FE27B11" w14:textId="77777777" w:rsidR="002C3A79" w:rsidRDefault="002C3A79" w:rsidP="002C3A79"/>
        </w:tc>
        <w:tc>
          <w:tcPr>
            <w:tcW w:w="3060" w:type="dxa"/>
            <w:vMerge/>
          </w:tcPr>
          <w:p w14:paraId="0E9830F7" w14:textId="77777777" w:rsidR="002C3A79" w:rsidRDefault="002C3A79" w:rsidP="002C3A79"/>
        </w:tc>
        <w:tc>
          <w:tcPr>
            <w:tcW w:w="4465" w:type="dxa"/>
          </w:tcPr>
          <w:p w14:paraId="7F9B3BE2" w14:textId="7E49B968" w:rsidR="002C3A79" w:rsidRDefault="002C3A79" w:rsidP="002C3A79">
            <w:r>
              <w:t xml:space="preserve">One </w:t>
            </w:r>
            <w:r w:rsidR="007C4355">
              <w:t>smaller motorised boat</w:t>
            </w:r>
            <w:r>
              <w:t xml:space="preserve"> can </w:t>
            </w:r>
            <w:proofErr w:type="gramStart"/>
            <w:r>
              <w:t>be used</w:t>
            </w:r>
            <w:proofErr w:type="gramEnd"/>
            <w:r>
              <w:t xml:space="preserve"> </w:t>
            </w:r>
            <w:r w:rsidR="007C4355">
              <w:t xml:space="preserve">in </w:t>
            </w:r>
            <w:r>
              <w:t xml:space="preserve">one </w:t>
            </w:r>
            <w:r w:rsidR="007C4355">
              <w:t>beach taxi service</w:t>
            </w:r>
            <w:r>
              <w:t xml:space="preserve">. </w:t>
            </w:r>
          </w:p>
        </w:tc>
      </w:tr>
      <w:tr w:rsidR="00A20A4B" w14:paraId="785D9D6F" w14:textId="77777777" w:rsidTr="002B1139">
        <w:trPr>
          <w:trHeight w:val="698"/>
        </w:trPr>
        <w:tc>
          <w:tcPr>
            <w:tcW w:w="3061" w:type="dxa"/>
            <w:vMerge w:val="restart"/>
          </w:tcPr>
          <w:p w14:paraId="0515CA11" w14:textId="03936E6C" w:rsidR="00373E6F" w:rsidRDefault="00373E6F" w:rsidP="00373E6F">
            <w:r w:rsidRPr="00373E6F">
              <w:lastRenderedPageBreak/>
              <w:t>w1830179_Sea_Crossing</w:t>
            </w:r>
          </w:p>
        </w:tc>
        <w:tc>
          <w:tcPr>
            <w:tcW w:w="1080" w:type="dxa"/>
            <w:vMerge w:val="restart"/>
          </w:tcPr>
          <w:p w14:paraId="2FF59CEF" w14:textId="5289EDA2" w:rsidR="00373E6F" w:rsidRDefault="00373E6F" w:rsidP="00373E6F">
            <w:r w:rsidRPr="00373E6F">
              <w:t>0.. 1</w:t>
            </w:r>
          </w:p>
        </w:tc>
        <w:tc>
          <w:tcPr>
            <w:tcW w:w="2009" w:type="dxa"/>
            <w:vMerge w:val="restart"/>
          </w:tcPr>
          <w:p w14:paraId="7C923D7C" w14:textId="4382A197" w:rsidR="00373E6F" w:rsidRDefault="00373E6F" w:rsidP="00373E6F">
            <w:r>
              <w:t>uses</w:t>
            </w:r>
          </w:p>
        </w:tc>
        <w:tc>
          <w:tcPr>
            <w:tcW w:w="1320" w:type="dxa"/>
            <w:vMerge w:val="restart"/>
          </w:tcPr>
          <w:p w14:paraId="114DB4E3" w14:textId="057DF719" w:rsidR="00373E6F" w:rsidRDefault="00373E6F" w:rsidP="00373E6F">
            <w:r>
              <w:t>1..1</w:t>
            </w:r>
          </w:p>
        </w:tc>
        <w:tc>
          <w:tcPr>
            <w:tcW w:w="3060" w:type="dxa"/>
            <w:vMerge w:val="restart"/>
          </w:tcPr>
          <w:p w14:paraId="6D211F3C" w14:textId="786ABF74" w:rsidR="00373E6F" w:rsidRDefault="00373E6F" w:rsidP="00373E6F">
            <w:r w:rsidRPr="00373E6F">
              <w:t>w1830179_Large_Motorised</w:t>
            </w:r>
          </w:p>
        </w:tc>
        <w:tc>
          <w:tcPr>
            <w:tcW w:w="4465" w:type="dxa"/>
          </w:tcPr>
          <w:p w14:paraId="2AB83889" w14:textId="6C220E6A" w:rsidR="00373E6F" w:rsidRDefault="00373E6F" w:rsidP="00373E6F">
            <w:r>
              <w:t>One Sea crossing adventure uses at least one Large motorised boat.</w:t>
            </w:r>
          </w:p>
        </w:tc>
      </w:tr>
      <w:tr w:rsidR="00A20A4B" w14:paraId="4ECD5245" w14:textId="77777777" w:rsidTr="002B1139">
        <w:trPr>
          <w:trHeight w:val="788"/>
        </w:trPr>
        <w:tc>
          <w:tcPr>
            <w:tcW w:w="3061" w:type="dxa"/>
            <w:vMerge/>
          </w:tcPr>
          <w:p w14:paraId="6B70CE26" w14:textId="77777777" w:rsidR="00373E6F" w:rsidRDefault="00373E6F" w:rsidP="00373E6F"/>
        </w:tc>
        <w:tc>
          <w:tcPr>
            <w:tcW w:w="1080" w:type="dxa"/>
            <w:vMerge/>
          </w:tcPr>
          <w:p w14:paraId="61A167F0" w14:textId="77777777" w:rsidR="00373E6F" w:rsidRDefault="00373E6F" w:rsidP="00373E6F"/>
        </w:tc>
        <w:tc>
          <w:tcPr>
            <w:tcW w:w="2009" w:type="dxa"/>
            <w:vMerge/>
          </w:tcPr>
          <w:p w14:paraId="081D3DD4" w14:textId="77777777" w:rsidR="00373E6F" w:rsidRDefault="00373E6F" w:rsidP="00373E6F"/>
        </w:tc>
        <w:tc>
          <w:tcPr>
            <w:tcW w:w="1320" w:type="dxa"/>
            <w:vMerge/>
          </w:tcPr>
          <w:p w14:paraId="64D9A71C" w14:textId="77777777" w:rsidR="00373E6F" w:rsidRDefault="00373E6F" w:rsidP="00373E6F"/>
        </w:tc>
        <w:tc>
          <w:tcPr>
            <w:tcW w:w="3060" w:type="dxa"/>
            <w:vMerge/>
          </w:tcPr>
          <w:p w14:paraId="0CECC6C0" w14:textId="77777777" w:rsidR="00373E6F" w:rsidRDefault="00373E6F" w:rsidP="00373E6F"/>
        </w:tc>
        <w:tc>
          <w:tcPr>
            <w:tcW w:w="4465" w:type="dxa"/>
          </w:tcPr>
          <w:p w14:paraId="7291649A" w14:textId="67C7F130" w:rsidR="00373E6F" w:rsidRDefault="00373E6F" w:rsidP="00373E6F">
            <w:r>
              <w:t xml:space="preserve">One Sea crossing adventure uses up to one </w:t>
            </w:r>
            <w:r w:rsidR="00D35421">
              <w:t>Large motorised boat</w:t>
            </w:r>
            <w:r>
              <w:t>.</w:t>
            </w:r>
          </w:p>
        </w:tc>
      </w:tr>
      <w:tr w:rsidR="00A20A4B" w14:paraId="3A20F522" w14:textId="77777777" w:rsidTr="002B1139">
        <w:trPr>
          <w:trHeight w:val="926"/>
        </w:trPr>
        <w:tc>
          <w:tcPr>
            <w:tcW w:w="3061" w:type="dxa"/>
            <w:vMerge/>
          </w:tcPr>
          <w:p w14:paraId="35D9F151" w14:textId="77777777" w:rsidR="00373E6F" w:rsidRDefault="00373E6F" w:rsidP="00373E6F"/>
        </w:tc>
        <w:tc>
          <w:tcPr>
            <w:tcW w:w="1080" w:type="dxa"/>
            <w:vMerge/>
          </w:tcPr>
          <w:p w14:paraId="050B7883" w14:textId="77777777" w:rsidR="00373E6F" w:rsidRDefault="00373E6F" w:rsidP="00373E6F"/>
        </w:tc>
        <w:tc>
          <w:tcPr>
            <w:tcW w:w="2009" w:type="dxa"/>
            <w:vMerge/>
          </w:tcPr>
          <w:p w14:paraId="241AE307" w14:textId="77777777" w:rsidR="00373E6F" w:rsidRDefault="00373E6F" w:rsidP="00373E6F"/>
        </w:tc>
        <w:tc>
          <w:tcPr>
            <w:tcW w:w="1320" w:type="dxa"/>
            <w:vMerge/>
          </w:tcPr>
          <w:p w14:paraId="3684482E" w14:textId="77777777" w:rsidR="00373E6F" w:rsidRDefault="00373E6F" w:rsidP="00373E6F"/>
        </w:tc>
        <w:tc>
          <w:tcPr>
            <w:tcW w:w="3060" w:type="dxa"/>
            <w:vMerge/>
          </w:tcPr>
          <w:p w14:paraId="0BD1CEE0" w14:textId="77777777" w:rsidR="00373E6F" w:rsidRDefault="00373E6F" w:rsidP="00373E6F"/>
        </w:tc>
        <w:tc>
          <w:tcPr>
            <w:tcW w:w="4465" w:type="dxa"/>
          </w:tcPr>
          <w:p w14:paraId="0AFA29C4" w14:textId="51AECE00" w:rsidR="00373E6F" w:rsidRDefault="00373E6F" w:rsidP="00373E6F">
            <w:r>
              <w:t xml:space="preserve">One </w:t>
            </w:r>
            <w:r w:rsidR="00D35421">
              <w:t xml:space="preserve">Large motorised boat </w:t>
            </w:r>
            <w:r>
              <w:t xml:space="preserve">may not </w:t>
            </w:r>
            <w:proofErr w:type="gramStart"/>
            <w:r>
              <w:t>be used</w:t>
            </w:r>
            <w:proofErr w:type="gramEnd"/>
            <w:r>
              <w:t xml:space="preserve"> in any </w:t>
            </w:r>
            <w:r w:rsidR="00D35421">
              <w:t>Sea crossing adventure</w:t>
            </w:r>
            <w:r>
              <w:t>.</w:t>
            </w:r>
          </w:p>
        </w:tc>
      </w:tr>
      <w:tr w:rsidR="00A20A4B" w14:paraId="07FE394C" w14:textId="77777777" w:rsidTr="002B1139">
        <w:trPr>
          <w:trHeight w:val="710"/>
        </w:trPr>
        <w:tc>
          <w:tcPr>
            <w:tcW w:w="3061" w:type="dxa"/>
            <w:vMerge/>
          </w:tcPr>
          <w:p w14:paraId="1D68E448" w14:textId="77777777" w:rsidR="00373E6F" w:rsidRDefault="00373E6F" w:rsidP="00373E6F"/>
        </w:tc>
        <w:tc>
          <w:tcPr>
            <w:tcW w:w="1080" w:type="dxa"/>
            <w:vMerge/>
          </w:tcPr>
          <w:p w14:paraId="5C0A6A35" w14:textId="77777777" w:rsidR="00373E6F" w:rsidRDefault="00373E6F" w:rsidP="00373E6F"/>
        </w:tc>
        <w:tc>
          <w:tcPr>
            <w:tcW w:w="2009" w:type="dxa"/>
            <w:vMerge/>
          </w:tcPr>
          <w:p w14:paraId="16995B1B" w14:textId="77777777" w:rsidR="00373E6F" w:rsidRDefault="00373E6F" w:rsidP="00373E6F"/>
        </w:tc>
        <w:tc>
          <w:tcPr>
            <w:tcW w:w="1320" w:type="dxa"/>
            <w:vMerge/>
          </w:tcPr>
          <w:p w14:paraId="1448EB36" w14:textId="77777777" w:rsidR="00373E6F" w:rsidRDefault="00373E6F" w:rsidP="00373E6F"/>
        </w:tc>
        <w:tc>
          <w:tcPr>
            <w:tcW w:w="3060" w:type="dxa"/>
            <w:vMerge/>
          </w:tcPr>
          <w:p w14:paraId="4C742645" w14:textId="77777777" w:rsidR="00373E6F" w:rsidRDefault="00373E6F" w:rsidP="00373E6F"/>
        </w:tc>
        <w:tc>
          <w:tcPr>
            <w:tcW w:w="4465" w:type="dxa"/>
          </w:tcPr>
          <w:p w14:paraId="1EED12FD" w14:textId="391E9FE2" w:rsidR="00373E6F" w:rsidRDefault="00373E6F" w:rsidP="00373E6F">
            <w:r>
              <w:t xml:space="preserve">One </w:t>
            </w:r>
            <w:r w:rsidR="00D35421">
              <w:t>Large motorised boat</w:t>
            </w:r>
            <w:r>
              <w:t xml:space="preserve"> can </w:t>
            </w:r>
            <w:proofErr w:type="gramStart"/>
            <w:r>
              <w:t>be used</w:t>
            </w:r>
            <w:proofErr w:type="gramEnd"/>
            <w:r>
              <w:t xml:space="preserve"> in one </w:t>
            </w:r>
            <w:r w:rsidR="00D35421">
              <w:t>Sea crossing adventure</w:t>
            </w:r>
            <w:r>
              <w:t xml:space="preserve">. </w:t>
            </w:r>
          </w:p>
        </w:tc>
      </w:tr>
      <w:tr w:rsidR="00A20A4B" w14:paraId="39703C95" w14:textId="77777777" w:rsidTr="002B1139">
        <w:trPr>
          <w:trHeight w:val="530"/>
        </w:trPr>
        <w:tc>
          <w:tcPr>
            <w:tcW w:w="3061" w:type="dxa"/>
            <w:vMerge w:val="restart"/>
          </w:tcPr>
          <w:p w14:paraId="4C94FDF9" w14:textId="2F67256E" w:rsidR="00A327F6" w:rsidRDefault="00A327F6" w:rsidP="00373E6F">
            <w:r w:rsidRPr="00BF4344">
              <w:t>w1830179_</w:t>
            </w:r>
            <w:r>
              <w:t xml:space="preserve">Staff </w:t>
            </w:r>
          </w:p>
        </w:tc>
        <w:tc>
          <w:tcPr>
            <w:tcW w:w="1080" w:type="dxa"/>
            <w:vMerge w:val="restart"/>
          </w:tcPr>
          <w:p w14:paraId="0AE01253" w14:textId="02A8CD02" w:rsidR="00A327F6" w:rsidRDefault="00A327F6" w:rsidP="00373E6F">
            <w:r>
              <w:t>1.. *</w:t>
            </w:r>
          </w:p>
        </w:tc>
        <w:tc>
          <w:tcPr>
            <w:tcW w:w="2009" w:type="dxa"/>
            <w:vMerge w:val="restart"/>
          </w:tcPr>
          <w:p w14:paraId="512BBDF6" w14:textId="689963E1" w:rsidR="00A327F6" w:rsidRDefault="00A327F6" w:rsidP="00373E6F">
            <w:r>
              <w:t>Verify</w:t>
            </w:r>
          </w:p>
        </w:tc>
        <w:tc>
          <w:tcPr>
            <w:tcW w:w="1320" w:type="dxa"/>
          </w:tcPr>
          <w:p w14:paraId="16236EF8" w14:textId="64BC2BAC" w:rsidR="00A327F6" w:rsidRDefault="00A327F6" w:rsidP="00373E6F">
            <w:r>
              <w:t xml:space="preserve">1.. * </w:t>
            </w:r>
          </w:p>
        </w:tc>
        <w:tc>
          <w:tcPr>
            <w:tcW w:w="3060" w:type="dxa"/>
          </w:tcPr>
          <w:p w14:paraId="6864E972" w14:textId="12903F3B" w:rsidR="00A327F6" w:rsidRDefault="00A327F6" w:rsidP="00373E6F">
            <w:r w:rsidRPr="00BF4344">
              <w:t>w1830179_</w:t>
            </w:r>
            <w:r>
              <w:t>Boat</w:t>
            </w:r>
          </w:p>
        </w:tc>
        <w:tc>
          <w:tcPr>
            <w:tcW w:w="4465" w:type="dxa"/>
          </w:tcPr>
          <w:p w14:paraId="025CB3F4" w14:textId="63BDAFF8" w:rsidR="00A327F6" w:rsidRDefault="00A327F6" w:rsidP="00373E6F">
            <w:r>
              <w:t>One staff member verifies at least one boat in one island.</w:t>
            </w:r>
          </w:p>
        </w:tc>
      </w:tr>
      <w:tr w:rsidR="00A20A4B" w14:paraId="40E2AF22" w14:textId="77777777" w:rsidTr="002B1139">
        <w:trPr>
          <w:trHeight w:val="953"/>
        </w:trPr>
        <w:tc>
          <w:tcPr>
            <w:tcW w:w="3061" w:type="dxa"/>
            <w:vMerge/>
          </w:tcPr>
          <w:p w14:paraId="6B03EABD" w14:textId="77777777" w:rsidR="00A327F6" w:rsidRPr="00BF4344" w:rsidRDefault="00A327F6" w:rsidP="00373E6F"/>
        </w:tc>
        <w:tc>
          <w:tcPr>
            <w:tcW w:w="1080" w:type="dxa"/>
            <w:vMerge/>
          </w:tcPr>
          <w:p w14:paraId="10514B20" w14:textId="77777777" w:rsidR="00A327F6" w:rsidRDefault="00A327F6" w:rsidP="00373E6F"/>
        </w:tc>
        <w:tc>
          <w:tcPr>
            <w:tcW w:w="2009" w:type="dxa"/>
            <w:vMerge/>
          </w:tcPr>
          <w:p w14:paraId="19BBC4D9" w14:textId="77777777" w:rsidR="00A327F6" w:rsidRDefault="00A327F6" w:rsidP="00373E6F"/>
        </w:tc>
        <w:tc>
          <w:tcPr>
            <w:tcW w:w="1320" w:type="dxa"/>
          </w:tcPr>
          <w:p w14:paraId="537B717A" w14:textId="6D7432F1" w:rsidR="00A327F6" w:rsidRDefault="00A327F6" w:rsidP="00373E6F">
            <w:r>
              <w:t>1.. *</w:t>
            </w:r>
          </w:p>
        </w:tc>
        <w:tc>
          <w:tcPr>
            <w:tcW w:w="3060" w:type="dxa"/>
          </w:tcPr>
          <w:p w14:paraId="41BD3B73" w14:textId="34E1017A" w:rsidR="00A327F6" w:rsidRDefault="00A327F6" w:rsidP="00373E6F">
            <w:r w:rsidRPr="00BF4344">
              <w:t>w1830179_</w:t>
            </w:r>
            <w:r>
              <w:t>Island</w:t>
            </w:r>
          </w:p>
        </w:tc>
        <w:tc>
          <w:tcPr>
            <w:tcW w:w="4465" w:type="dxa"/>
          </w:tcPr>
          <w:p w14:paraId="139E745C" w14:textId="2D31BEF6" w:rsidR="00A327F6" w:rsidRDefault="00B345AB" w:rsidP="00373E6F">
            <w:r>
              <w:t xml:space="preserve">One staff member may </w:t>
            </w:r>
            <w:r w:rsidR="00F90487">
              <w:t>verify</w:t>
            </w:r>
            <w:r>
              <w:t xml:space="preserve"> </w:t>
            </w:r>
            <w:proofErr w:type="gramStart"/>
            <w:r w:rsidR="00F90487">
              <w:t>many</w:t>
            </w:r>
            <w:proofErr w:type="gramEnd"/>
            <w:r w:rsidR="00F90487">
              <w:t xml:space="preserve"> boats in many islands </w:t>
            </w:r>
          </w:p>
        </w:tc>
      </w:tr>
      <w:tr w:rsidR="0065501E" w14:paraId="14E8095F" w14:textId="77777777" w:rsidTr="002B1139">
        <w:trPr>
          <w:trHeight w:val="259"/>
        </w:trPr>
        <w:tc>
          <w:tcPr>
            <w:tcW w:w="3061" w:type="dxa"/>
          </w:tcPr>
          <w:p w14:paraId="4D5D95FF" w14:textId="77777777" w:rsidR="00F90487" w:rsidRDefault="00F90487" w:rsidP="00E3476B"/>
        </w:tc>
        <w:tc>
          <w:tcPr>
            <w:tcW w:w="1080" w:type="dxa"/>
          </w:tcPr>
          <w:p w14:paraId="1A502DBB" w14:textId="77777777" w:rsidR="00F90487" w:rsidRDefault="00F90487" w:rsidP="00E3476B"/>
        </w:tc>
        <w:tc>
          <w:tcPr>
            <w:tcW w:w="2009" w:type="dxa"/>
          </w:tcPr>
          <w:p w14:paraId="10F72D76" w14:textId="77777777" w:rsidR="00F90487" w:rsidRDefault="00F90487" w:rsidP="00E3476B"/>
        </w:tc>
        <w:tc>
          <w:tcPr>
            <w:tcW w:w="1320" w:type="dxa"/>
          </w:tcPr>
          <w:p w14:paraId="7597C920" w14:textId="77777777" w:rsidR="00F90487" w:rsidRDefault="00F90487" w:rsidP="00E3476B"/>
        </w:tc>
        <w:tc>
          <w:tcPr>
            <w:tcW w:w="3060" w:type="dxa"/>
          </w:tcPr>
          <w:p w14:paraId="5B0BD8D8" w14:textId="77777777" w:rsidR="00F90487" w:rsidRDefault="00F90487" w:rsidP="00E3476B"/>
        </w:tc>
        <w:tc>
          <w:tcPr>
            <w:tcW w:w="4465" w:type="dxa"/>
          </w:tcPr>
          <w:p w14:paraId="708AB8FF" w14:textId="77777777" w:rsidR="00F90487" w:rsidRDefault="00F90487" w:rsidP="00E3476B"/>
        </w:tc>
      </w:tr>
      <w:tr w:rsidR="00FE4175" w14:paraId="16BEEEF8" w14:textId="77777777" w:rsidTr="002B1139">
        <w:trPr>
          <w:trHeight w:val="528"/>
        </w:trPr>
        <w:tc>
          <w:tcPr>
            <w:tcW w:w="3061" w:type="dxa"/>
            <w:vMerge w:val="restart"/>
          </w:tcPr>
          <w:p w14:paraId="24BC495F" w14:textId="21B97ADC" w:rsidR="00FE4175" w:rsidRDefault="00FE4175" w:rsidP="00FE4175">
            <w:r w:rsidRPr="00BF4344">
              <w:t>w1830179_</w:t>
            </w:r>
            <w:r>
              <w:t xml:space="preserve">Boat </w:t>
            </w:r>
          </w:p>
        </w:tc>
        <w:tc>
          <w:tcPr>
            <w:tcW w:w="1080" w:type="dxa"/>
            <w:vMerge w:val="restart"/>
          </w:tcPr>
          <w:p w14:paraId="66577C67" w14:textId="3CA121A6" w:rsidR="00FE4175" w:rsidRDefault="00FE4175" w:rsidP="00FE4175">
            <w:r>
              <w:t>1.. *</w:t>
            </w:r>
          </w:p>
        </w:tc>
        <w:tc>
          <w:tcPr>
            <w:tcW w:w="2009" w:type="dxa"/>
            <w:vMerge w:val="restart"/>
          </w:tcPr>
          <w:p w14:paraId="454C72C7" w14:textId="0C94B9D8" w:rsidR="00FE4175" w:rsidRDefault="00FE4175" w:rsidP="00FE4175">
            <w:r>
              <w:t>Verify</w:t>
            </w:r>
          </w:p>
        </w:tc>
        <w:tc>
          <w:tcPr>
            <w:tcW w:w="1320" w:type="dxa"/>
          </w:tcPr>
          <w:p w14:paraId="20DC23B2" w14:textId="40AA5375" w:rsidR="00FE4175" w:rsidRDefault="00FE4175" w:rsidP="00FE4175">
            <w:r>
              <w:t xml:space="preserve">1.. * </w:t>
            </w:r>
          </w:p>
        </w:tc>
        <w:tc>
          <w:tcPr>
            <w:tcW w:w="3060" w:type="dxa"/>
          </w:tcPr>
          <w:p w14:paraId="3852309E" w14:textId="62492F8C" w:rsidR="00FE4175" w:rsidRDefault="00FE4175" w:rsidP="00FE4175">
            <w:r w:rsidRPr="00BF4344">
              <w:t>w1830179_</w:t>
            </w:r>
            <w:r>
              <w:t>Staff</w:t>
            </w:r>
          </w:p>
        </w:tc>
        <w:tc>
          <w:tcPr>
            <w:tcW w:w="4465" w:type="dxa"/>
          </w:tcPr>
          <w:p w14:paraId="441FE5C7" w14:textId="4748DB92" w:rsidR="00FE4175" w:rsidRDefault="00880618" w:rsidP="00FE4175">
            <w:r>
              <w:t xml:space="preserve">One boat at least </w:t>
            </w:r>
            <w:r w:rsidR="000C3756">
              <w:t>verifies</w:t>
            </w:r>
            <w:r>
              <w:t xml:space="preserve"> by</w:t>
            </w:r>
            <w:r w:rsidR="000C3756">
              <w:t xml:space="preserve"> one staff in one island.</w:t>
            </w:r>
          </w:p>
        </w:tc>
      </w:tr>
      <w:tr w:rsidR="00FE4175" w14:paraId="678B57E0" w14:textId="77777777" w:rsidTr="002B1139">
        <w:trPr>
          <w:trHeight w:val="519"/>
        </w:trPr>
        <w:tc>
          <w:tcPr>
            <w:tcW w:w="3061" w:type="dxa"/>
            <w:vMerge/>
          </w:tcPr>
          <w:p w14:paraId="21934F68" w14:textId="77777777" w:rsidR="00FE4175" w:rsidRPr="00BF4344" w:rsidRDefault="00FE4175" w:rsidP="00FE4175"/>
        </w:tc>
        <w:tc>
          <w:tcPr>
            <w:tcW w:w="1080" w:type="dxa"/>
            <w:vMerge/>
          </w:tcPr>
          <w:p w14:paraId="2B5A1C7A" w14:textId="77777777" w:rsidR="00FE4175" w:rsidRDefault="00FE4175" w:rsidP="00FE4175"/>
        </w:tc>
        <w:tc>
          <w:tcPr>
            <w:tcW w:w="2009" w:type="dxa"/>
            <w:vMerge/>
          </w:tcPr>
          <w:p w14:paraId="3B034A0A" w14:textId="77777777" w:rsidR="00FE4175" w:rsidRDefault="00FE4175" w:rsidP="00FE4175"/>
        </w:tc>
        <w:tc>
          <w:tcPr>
            <w:tcW w:w="1320" w:type="dxa"/>
          </w:tcPr>
          <w:p w14:paraId="083C33AF" w14:textId="1047C5C4" w:rsidR="00FE4175" w:rsidRDefault="00FE4175" w:rsidP="00FE4175">
            <w:r>
              <w:t>1.. *</w:t>
            </w:r>
          </w:p>
        </w:tc>
        <w:tc>
          <w:tcPr>
            <w:tcW w:w="3060" w:type="dxa"/>
          </w:tcPr>
          <w:p w14:paraId="08977015" w14:textId="0302A6F1" w:rsidR="00FE4175" w:rsidRPr="00BF4344" w:rsidRDefault="00FE4175" w:rsidP="00FE4175">
            <w:r w:rsidRPr="00BF4344">
              <w:t>w1830179_</w:t>
            </w:r>
            <w:r>
              <w:t>Island</w:t>
            </w:r>
          </w:p>
        </w:tc>
        <w:tc>
          <w:tcPr>
            <w:tcW w:w="4465" w:type="dxa"/>
          </w:tcPr>
          <w:p w14:paraId="34B38F40" w14:textId="03F29B69" w:rsidR="00FE4175" w:rsidRDefault="000C3756" w:rsidP="00FE4175">
            <w:r>
              <w:t xml:space="preserve">One boat may </w:t>
            </w:r>
            <w:proofErr w:type="gramStart"/>
            <w:r>
              <w:t>be verified</w:t>
            </w:r>
            <w:proofErr w:type="gramEnd"/>
            <w:r>
              <w:t xml:space="preserve"> by many staff members at many islands.</w:t>
            </w:r>
          </w:p>
        </w:tc>
      </w:tr>
      <w:tr w:rsidR="0065501E" w14:paraId="696892E4" w14:textId="77777777" w:rsidTr="002B1139">
        <w:trPr>
          <w:trHeight w:val="348"/>
        </w:trPr>
        <w:tc>
          <w:tcPr>
            <w:tcW w:w="3061" w:type="dxa"/>
          </w:tcPr>
          <w:p w14:paraId="35E2543F" w14:textId="77777777" w:rsidR="00FE4175" w:rsidRDefault="00FE4175" w:rsidP="00FE4175"/>
        </w:tc>
        <w:tc>
          <w:tcPr>
            <w:tcW w:w="1080" w:type="dxa"/>
          </w:tcPr>
          <w:p w14:paraId="46C6B88C" w14:textId="77777777" w:rsidR="00FE4175" w:rsidRDefault="00FE4175" w:rsidP="00FE4175"/>
        </w:tc>
        <w:tc>
          <w:tcPr>
            <w:tcW w:w="2009" w:type="dxa"/>
          </w:tcPr>
          <w:p w14:paraId="50A2AD86" w14:textId="77777777" w:rsidR="00FE4175" w:rsidRDefault="00FE4175" w:rsidP="00FE4175"/>
        </w:tc>
        <w:tc>
          <w:tcPr>
            <w:tcW w:w="1320" w:type="dxa"/>
          </w:tcPr>
          <w:p w14:paraId="0BE7BF48" w14:textId="59C5B1ED" w:rsidR="00FE4175" w:rsidRDefault="00FE4175" w:rsidP="00FE4175"/>
        </w:tc>
        <w:tc>
          <w:tcPr>
            <w:tcW w:w="3060" w:type="dxa"/>
          </w:tcPr>
          <w:p w14:paraId="54A1D937" w14:textId="2650C0D6" w:rsidR="00FE4175" w:rsidRDefault="00FE4175" w:rsidP="00FE4175"/>
        </w:tc>
        <w:tc>
          <w:tcPr>
            <w:tcW w:w="4465" w:type="dxa"/>
          </w:tcPr>
          <w:p w14:paraId="6016E553" w14:textId="77777777" w:rsidR="00FE4175" w:rsidRDefault="00FE4175" w:rsidP="00FE4175"/>
        </w:tc>
      </w:tr>
      <w:tr w:rsidR="0065501E" w14:paraId="72FF20B5" w14:textId="77777777" w:rsidTr="002B1139">
        <w:trPr>
          <w:trHeight w:val="626"/>
        </w:trPr>
        <w:tc>
          <w:tcPr>
            <w:tcW w:w="3061" w:type="dxa"/>
            <w:vMerge w:val="restart"/>
          </w:tcPr>
          <w:p w14:paraId="6BD82AB0" w14:textId="4599103D" w:rsidR="0065501E" w:rsidRDefault="0065501E" w:rsidP="0065501E">
            <w:r w:rsidRPr="00BF4344">
              <w:t>w1830179_</w:t>
            </w:r>
            <w:r>
              <w:t xml:space="preserve">Island </w:t>
            </w:r>
          </w:p>
        </w:tc>
        <w:tc>
          <w:tcPr>
            <w:tcW w:w="1080" w:type="dxa"/>
            <w:vMerge w:val="restart"/>
          </w:tcPr>
          <w:p w14:paraId="5EEA976C" w14:textId="0E6F1933" w:rsidR="0065501E" w:rsidRDefault="0065501E" w:rsidP="0065501E">
            <w:r>
              <w:t>1.. *</w:t>
            </w:r>
          </w:p>
        </w:tc>
        <w:tc>
          <w:tcPr>
            <w:tcW w:w="2009" w:type="dxa"/>
            <w:vMerge w:val="restart"/>
          </w:tcPr>
          <w:p w14:paraId="68C0033E" w14:textId="57267D56" w:rsidR="0065501E" w:rsidRDefault="0065501E" w:rsidP="0065501E">
            <w:r>
              <w:t>Verify</w:t>
            </w:r>
          </w:p>
        </w:tc>
        <w:tc>
          <w:tcPr>
            <w:tcW w:w="1320" w:type="dxa"/>
          </w:tcPr>
          <w:p w14:paraId="294948C7" w14:textId="7AA334D7" w:rsidR="0065501E" w:rsidRDefault="0065501E" w:rsidP="0065501E">
            <w:r>
              <w:t xml:space="preserve">1.. * </w:t>
            </w:r>
          </w:p>
        </w:tc>
        <w:tc>
          <w:tcPr>
            <w:tcW w:w="3060" w:type="dxa"/>
          </w:tcPr>
          <w:p w14:paraId="7B79B94E" w14:textId="622F0BD2" w:rsidR="0065501E" w:rsidRDefault="0065501E" w:rsidP="0065501E">
            <w:r w:rsidRPr="00BF4344">
              <w:t>w1830179_</w:t>
            </w:r>
            <w:r>
              <w:t>Staff</w:t>
            </w:r>
          </w:p>
        </w:tc>
        <w:tc>
          <w:tcPr>
            <w:tcW w:w="4465" w:type="dxa"/>
          </w:tcPr>
          <w:p w14:paraId="07C6DC53" w14:textId="4A1EBB5E" w:rsidR="0065501E" w:rsidRDefault="000C3756" w:rsidP="0065501E">
            <w:r>
              <w:t>One island verifies at least one boat from one staff member.</w:t>
            </w:r>
          </w:p>
        </w:tc>
      </w:tr>
      <w:tr w:rsidR="0065501E" w14:paraId="36AD3B5A" w14:textId="77777777" w:rsidTr="002B1139">
        <w:trPr>
          <w:trHeight w:val="863"/>
        </w:trPr>
        <w:tc>
          <w:tcPr>
            <w:tcW w:w="3061" w:type="dxa"/>
            <w:vMerge/>
          </w:tcPr>
          <w:p w14:paraId="1D9028E4" w14:textId="77777777" w:rsidR="0065501E" w:rsidRDefault="0065501E" w:rsidP="0065501E"/>
        </w:tc>
        <w:tc>
          <w:tcPr>
            <w:tcW w:w="1080" w:type="dxa"/>
            <w:vMerge/>
          </w:tcPr>
          <w:p w14:paraId="3E7D7703" w14:textId="77777777" w:rsidR="0065501E" w:rsidRDefault="0065501E" w:rsidP="0065501E"/>
        </w:tc>
        <w:tc>
          <w:tcPr>
            <w:tcW w:w="2009" w:type="dxa"/>
            <w:vMerge/>
          </w:tcPr>
          <w:p w14:paraId="6E4B932A" w14:textId="77777777" w:rsidR="0065501E" w:rsidRDefault="0065501E" w:rsidP="0065501E"/>
        </w:tc>
        <w:tc>
          <w:tcPr>
            <w:tcW w:w="1320" w:type="dxa"/>
          </w:tcPr>
          <w:p w14:paraId="6459B3BB" w14:textId="41E570E6" w:rsidR="0065501E" w:rsidRDefault="0065501E" w:rsidP="0065501E">
            <w:r>
              <w:t>1.. *</w:t>
            </w:r>
          </w:p>
        </w:tc>
        <w:tc>
          <w:tcPr>
            <w:tcW w:w="3060" w:type="dxa"/>
          </w:tcPr>
          <w:p w14:paraId="60510857" w14:textId="1C14F224" w:rsidR="0065501E" w:rsidRDefault="0065501E" w:rsidP="0065501E">
            <w:r w:rsidRPr="00BF4344">
              <w:t>w1830179_</w:t>
            </w:r>
            <w:r>
              <w:t>Boat</w:t>
            </w:r>
          </w:p>
        </w:tc>
        <w:tc>
          <w:tcPr>
            <w:tcW w:w="4465" w:type="dxa"/>
          </w:tcPr>
          <w:p w14:paraId="1FB9D1AA" w14:textId="3E3D3E2C" w:rsidR="0065501E" w:rsidRDefault="008172C5" w:rsidP="0065501E">
            <w:r>
              <w:t xml:space="preserve">One island may verify </w:t>
            </w:r>
            <w:proofErr w:type="gramStart"/>
            <w:r>
              <w:t>many</w:t>
            </w:r>
            <w:proofErr w:type="gramEnd"/>
            <w:r>
              <w:t xml:space="preserve"> boats from many staff members.</w:t>
            </w:r>
          </w:p>
        </w:tc>
      </w:tr>
      <w:tr w:rsidR="008C4B4C" w14:paraId="098A4D4D" w14:textId="77777777" w:rsidTr="002B1139">
        <w:trPr>
          <w:trHeight w:val="723"/>
        </w:trPr>
        <w:tc>
          <w:tcPr>
            <w:tcW w:w="3061" w:type="dxa"/>
            <w:vMerge w:val="restart"/>
          </w:tcPr>
          <w:p w14:paraId="4096C7AD" w14:textId="3C7A1C9F" w:rsidR="008C4B4C" w:rsidRDefault="008C4B4C" w:rsidP="00FE4175">
            <w:r>
              <w:t xml:space="preserve"> w1830179_Boat_Mechanic </w:t>
            </w:r>
          </w:p>
        </w:tc>
        <w:tc>
          <w:tcPr>
            <w:tcW w:w="1080" w:type="dxa"/>
            <w:vMerge w:val="restart"/>
          </w:tcPr>
          <w:p w14:paraId="7376FE81" w14:textId="5F489B73" w:rsidR="008C4B4C" w:rsidRDefault="008C4B4C" w:rsidP="008C4B4C">
            <w:r>
              <w:t>1.. *</w:t>
            </w:r>
          </w:p>
        </w:tc>
        <w:tc>
          <w:tcPr>
            <w:tcW w:w="2009" w:type="dxa"/>
            <w:vMerge w:val="restart"/>
          </w:tcPr>
          <w:p w14:paraId="370E7FB8" w14:textId="07864579" w:rsidR="008C4B4C" w:rsidRDefault="00EE0C40" w:rsidP="00FE4175">
            <w:r>
              <w:t>Keeps</w:t>
            </w:r>
          </w:p>
        </w:tc>
        <w:tc>
          <w:tcPr>
            <w:tcW w:w="1320" w:type="dxa"/>
          </w:tcPr>
          <w:p w14:paraId="42467C34" w14:textId="78674917" w:rsidR="008C4B4C" w:rsidRDefault="00EE0C40" w:rsidP="00EE0C40">
            <w:r>
              <w:t>1.. *</w:t>
            </w:r>
          </w:p>
        </w:tc>
        <w:tc>
          <w:tcPr>
            <w:tcW w:w="3060" w:type="dxa"/>
          </w:tcPr>
          <w:p w14:paraId="25179FDF" w14:textId="6A9AE19A" w:rsidR="008C4B4C" w:rsidRDefault="00EE0C40" w:rsidP="00FE4175">
            <w:r>
              <w:t>w1830179_Maintenance</w:t>
            </w:r>
            <w:r w:rsidR="00080326">
              <w:t>s</w:t>
            </w:r>
            <w:r>
              <w:t>_Log</w:t>
            </w:r>
          </w:p>
        </w:tc>
        <w:tc>
          <w:tcPr>
            <w:tcW w:w="4465" w:type="dxa"/>
          </w:tcPr>
          <w:p w14:paraId="165D04B5" w14:textId="310F16B6" w:rsidR="008C4B4C" w:rsidRDefault="00EE0C40" w:rsidP="00FE4175">
            <w:r>
              <w:t>One boat mechanic may at least keep one maintenance log for one boat.</w:t>
            </w:r>
          </w:p>
        </w:tc>
      </w:tr>
      <w:tr w:rsidR="008C4B4C" w14:paraId="61887053" w14:textId="77777777" w:rsidTr="002B1139">
        <w:trPr>
          <w:trHeight w:val="723"/>
        </w:trPr>
        <w:tc>
          <w:tcPr>
            <w:tcW w:w="3061" w:type="dxa"/>
            <w:vMerge/>
          </w:tcPr>
          <w:p w14:paraId="337FBCE7" w14:textId="77777777" w:rsidR="008C4B4C" w:rsidRDefault="008C4B4C" w:rsidP="00FE4175"/>
        </w:tc>
        <w:tc>
          <w:tcPr>
            <w:tcW w:w="1080" w:type="dxa"/>
            <w:vMerge/>
          </w:tcPr>
          <w:p w14:paraId="467EC3FB" w14:textId="77777777" w:rsidR="008C4B4C" w:rsidRDefault="008C4B4C" w:rsidP="00FE4175"/>
        </w:tc>
        <w:tc>
          <w:tcPr>
            <w:tcW w:w="2009" w:type="dxa"/>
            <w:vMerge/>
          </w:tcPr>
          <w:p w14:paraId="08315AC4" w14:textId="77777777" w:rsidR="008C4B4C" w:rsidRDefault="008C4B4C" w:rsidP="00FE4175"/>
        </w:tc>
        <w:tc>
          <w:tcPr>
            <w:tcW w:w="1320" w:type="dxa"/>
          </w:tcPr>
          <w:p w14:paraId="6873B7DD" w14:textId="5BD48D4E" w:rsidR="008C4B4C" w:rsidRDefault="00EE0C40" w:rsidP="00FE4175">
            <w:r>
              <w:t>1.. *</w:t>
            </w:r>
          </w:p>
        </w:tc>
        <w:tc>
          <w:tcPr>
            <w:tcW w:w="3060" w:type="dxa"/>
          </w:tcPr>
          <w:p w14:paraId="3A618F00" w14:textId="3B4314FA" w:rsidR="008C4B4C" w:rsidRDefault="00EE0C40" w:rsidP="00FE4175">
            <w:r w:rsidRPr="00BF4344">
              <w:t>w1830179_</w:t>
            </w:r>
            <w:r>
              <w:t>Boat</w:t>
            </w:r>
          </w:p>
        </w:tc>
        <w:tc>
          <w:tcPr>
            <w:tcW w:w="4465" w:type="dxa"/>
          </w:tcPr>
          <w:p w14:paraId="4BB7B430" w14:textId="33DB1E69" w:rsidR="008C4B4C" w:rsidRDefault="00EE0C40" w:rsidP="00FE4175">
            <w:r>
              <w:t xml:space="preserve">One boat mechanic may keep </w:t>
            </w:r>
            <w:proofErr w:type="gramStart"/>
            <w:r>
              <w:t>many</w:t>
            </w:r>
            <w:proofErr w:type="gramEnd"/>
            <w:r>
              <w:t xml:space="preserve"> maintenance logs for many boats. </w:t>
            </w:r>
          </w:p>
        </w:tc>
      </w:tr>
      <w:tr w:rsidR="0065501E" w14:paraId="7A6E9633" w14:textId="77777777" w:rsidTr="002B1139">
        <w:trPr>
          <w:trHeight w:val="285"/>
        </w:trPr>
        <w:tc>
          <w:tcPr>
            <w:tcW w:w="3061" w:type="dxa"/>
          </w:tcPr>
          <w:p w14:paraId="5DAB41D5" w14:textId="77777777" w:rsidR="0065501E" w:rsidRDefault="0065501E" w:rsidP="00FE4175"/>
        </w:tc>
        <w:tc>
          <w:tcPr>
            <w:tcW w:w="1080" w:type="dxa"/>
          </w:tcPr>
          <w:p w14:paraId="0E097EC5" w14:textId="77777777" w:rsidR="0065501E" w:rsidRDefault="0065501E" w:rsidP="00FE4175"/>
        </w:tc>
        <w:tc>
          <w:tcPr>
            <w:tcW w:w="2009" w:type="dxa"/>
          </w:tcPr>
          <w:p w14:paraId="1D50FEBF" w14:textId="77777777" w:rsidR="0065501E" w:rsidRDefault="0065501E" w:rsidP="00FE4175"/>
        </w:tc>
        <w:tc>
          <w:tcPr>
            <w:tcW w:w="1320" w:type="dxa"/>
          </w:tcPr>
          <w:p w14:paraId="47499B2F" w14:textId="77777777" w:rsidR="0065501E" w:rsidRDefault="0065501E" w:rsidP="00FE4175"/>
        </w:tc>
        <w:tc>
          <w:tcPr>
            <w:tcW w:w="3060" w:type="dxa"/>
          </w:tcPr>
          <w:p w14:paraId="6DD343F2" w14:textId="77777777" w:rsidR="0065501E" w:rsidRDefault="0065501E" w:rsidP="00FE4175"/>
        </w:tc>
        <w:tc>
          <w:tcPr>
            <w:tcW w:w="4465" w:type="dxa"/>
          </w:tcPr>
          <w:p w14:paraId="5CE28E01" w14:textId="77777777" w:rsidR="0065501E" w:rsidRDefault="0065501E" w:rsidP="00FE4175"/>
        </w:tc>
      </w:tr>
      <w:tr w:rsidR="007F214A" w14:paraId="061B4BD4" w14:textId="77777777" w:rsidTr="002B1139">
        <w:trPr>
          <w:trHeight w:val="571"/>
        </w:trPr>
        <w:tc>
          <w:tcPr>
            <w:tcW w:w="3061" w:type="dxa"/>
            <w:vMerge w:val="restart"/>
          </w:tcPr>
          <w:p w14:paraId="79F54338" w14:textId="59F7780D" w:rsidR="007F214A" w:rsidRDefault="007F214A" w:rsidP="007F214A">
            <w:r>
              <w:lastRenderedPageBreak/>
              <w:t xml:space="preserve"> w1830179_Boat </w:t>
            </w:r>
          </w:p>
        </w:tc>
        <w:tc>
          <w:tcPr>
            <w:tcW w:w="1080" w:type="dxa"/>
            <w:vMerge w:val="restart"/>
          </w:tcPr>
          <w:p w14:paraId="5120A2AB" w14:textId="78C3E49E" w:rsidR="007F214A" w:rsidRDefault="007F214A" w:rsidP="007F214A">
            <w:r>
              <w:t>1.. *</w:t>
            </w:r>
          </w:p>
        </w:tc>
        <w:tc>
          <w:tcPr>
            <w:tcW w:w="2009" w:type="dxa"/>
            <w:vMerge w:val="restart"/>
          </w:tcPr>
          <w:p w14:paraId="6C0D668A" w14:textId="0E2673BE" w:rsidR="007F214A" w:rsidRDefault="007F214A" w:rsidP="007F214A">
            <w:r>
              <w:t>Keeps</w:t>
            </w:r>
          </w:p>
        </w:tc>
        <w:tc>
          <w:tcPr>
            <w:tcW w:w="1320" w:type="dxa"/>
          </w:tcPr>
          <w:p w14:paraId="5923B5F7" w14:textId="7432FAB0" w:rsidR="007F214A" w:rsidRDefault="007F214A" w:rsidP="007F214A">
            <w:r>
              <w:t>1.. *</w:t>
            </w:r>
          </w:p>
        </w:tc>
        <w:tc>
          <w:tcPr>
            <w:tcW w:w="3060" w:type="dxa"/>
          </w:tcPr>
          <w:p w14:paraId="4A08AC0E" w14:textId="233CB28F" w:rsidR="007F214A" w:rsidRDefault="007F214A" w:rsidP="007F214A">
            <w:r>
              <w:t>w1830179_Maintenance</w:t>
            </w:r>
            <w:r w:rsidR="00080326">
              <w:t>s</w:t>
            </w:r>
            <w:r>
              <w:t>_Log</w:t>
            </w:r>
          </w:p>
        </w:tc>
        <w:tc>
          <w:tcPr>
            <w:tcW w:w="4465" w:type="dxa"/>
          </w:tcPr>
          <w:p w14:paraId="49BD816F" w14:textId="48CE1694" w:rsidR="007F214A" w:rsidRDefault="00080326" w:rsidP="007F214A">
            <w:r>
              <w:t>One boat at least keeps one maintenances log from one boa</w:t>
            </w:r>
            <w:r w:rsidR="00A20A4B">
              <w:t>t</w:t>
            </w:r>
            <w:r>
              <w:t xml:space="preserve"> mechanic.</w:t>
            </w:r>
          </w:p>
        </w:tc>
      </w:tr>
      <w:tr w:rsidR="007F214A" w14:paraId="195C9A80" w14:textId="77777777" w:rsidTr="002B1139">
        <w:trPr>
          <w:trHeight w:val="570"/>
        </w:trPr>
        <w:tc>
          <w:tcPr>
            <w:tcW w:w="3061" w:type="dxa"/>
            <w:vMerge/>
          </w:tcPr>
          <w:p w14:paraId="64B49FAF" w14:textId="77777777" w:rsidR="007F214A" w:rsidRDefault="007F214A" w:rsidP="007F214A"/>
        </w:tc>
        <w:tc>
          <w:tcPr>
            <w:tcW w:w="1080" w:type="dxa"/>
            <w:vMerge/>
          </w:tcPr>
          <w:p w14:paraId="005EE627" w14:textId="77777777" w:rsidR="007F214A" w:rsidRDefault="007F214A" w:rsidP="007F214A"/>
        </w:tc>
        <w:tc>
          <w:tcPr>
            <w:tcW w:w="2009" w:type="dxa"/>
            <w:vMerge/>
          </w:tcPr>
          <w:p w14:paraId="53B01705" w14:textId="77777777" w:rsidR="007F214A" w:rsidRDefault="007F214A" w:rsidP="007F214A"/>
        </w:tc>
        <w:tc>
          <w:tcPr>
            <w:tcW w:w="1320" w:type="dxa"/>
          </w:tcPr>
          <w:p w14:paraId="25700525" w14:textId="3682F207" w:rsidR="007F214A" w:rsidRDefault="007F214A" w:rsidP="007F214A">
            <w:r>
              <w:t>1.. *</w:t>
            </w:r>
          </w:p>
        </w:tc>
        <w:tc>
          <w:tcPr>
            <w:tcW w:w="3060" w:type="dxa"/>
          </w:tcPr>
          <w:p w14:paraId="558214A3" w14:textId="75884518" w:rsidR="007F214A" w:rsidRDefault="007F214A" w:rsidP="007F214A">
            <w:r w:rsidRPr="00BF4344">
              <w:t>w1830179_</w:t>
            </w:r>
            <w:r>
              <w:t xml:space="preserve">Boat_Mechanic </w:t>
            </w:r>
          </w:p>
        </w:tc>
        <w:tc>
          <w:tcPr>
            <w:tcW w:w="4465" w:type="dxa"/>
          </w:tcPr>
          <w:p w14:paraId="7A5E93E4" w14:textId="26780674" w:rsidR="007F214A" w:rsidRDefault="00080326" w:rsidP="007F214A">
            <w:r>
              <w:t xml:space="preserve">One boat may keep </w:t>
            </w:r>
            <w:proofErr w:type="gramStart"/>
            <w:r>
              <w:t>many</w:t>
            </w:r>
            <w:proofErr w:type="gramEnd"/>
            <w:r>
              <w:t xml:space="preserve"> maintenances log from many boat mechanics.</w:t>
            </w:r>
          </w:p>
        </w:tc>
      </w:tr>
      <w:tr w:rsidR="007F214A" w14:paraId="1EB8F105" w14:textId="77777777" w:rsidTr="002B1139">
        <w:trPr>
          <w:trHeight w:val="255"/>
        </w:trPr>
        <w:tc>
          <w:tcPr>
            <w:tcW w:w="3061" w:type="dxa"/>
          </w:tcPr>
          <w:p w14:paraId="19C449A2" w14:textId="77777777" w:rsidR="007F214A" w:rsidRDefault="007F214A" w:rsidP="00FE4175"/>
        </w:tc>
        <w:tc>
          <w:tcPr>
            <w:tcW w:w="1080" w:type="dxa"/>
          </w:tcPr>
          <w:p w14:paraId="1A498A58" w14:textId="77777777" w:rsidR="007F214A" w:rsidRDefault="007F214A" w:rsidP="00FE4175"/>
        </w:tc>
        <w:tc>
          <w:tcPr>
            <w:tcW w:w="2009" w:type="dxa"/>
          </w:tcPr>
          <w:p w14:paraId="124D182E" w14:textId="77777777" w:rsidR="007F214A" w:rsidRDefault="007F214A" w:rsidP="00FE4175"/>
        </w:tc>
        <w:tc>
          <w:tcPr>
            <w:tcW w:w="1320" w:type="dxa"/>
          </w:tcPr>
          <w:p w14:paraId="32A557C1" w14:textId="77777777" w:rsidR="007F214A" w:rsidRDefault="007F214A" w:rsidP="00FE4175"/>
        </w:tc>
        <w:tc>
          <w:tcPr>
            <w:tcW w:w="3060" w:type="dxa"/>
          </w:tcPr>
          <w:p w14:paraId="0C24660D" w14:textId="77777777" w:rsidR="007F214A" w:rsidRDefault="007F214A" w:rsidP="00FE4175"/>
        </w:tc>
        <w:tc>
          <w:tcPr>
            <w:tcW w:w="4465" w:type="dxa"/>
          </w:tcPr>
          <w:p w14:paraId="6B6BB984" w14:textId="77777777" w:rsidR="007F214A" w:rsidRDefault="007F214A" w:rsidP="00FE4175"/>
        </w:tc>
      </w:tr>
      <w:tr w:rsidR="00EF56B0" w14:paraId="03B9159E" w14:textId="77777777" w:rsidTr="002B1139">
        <w:trPr>
          <w:trHeight w:val="370"/>
        </w:trPr>
        <w:tc>
          <w:tcPr>
            <w:tcW w:w="3061" w:type="dxa"/>
            <w:vMerge w:val="restart"/>
          </w:tcPr>
          <w:p w14:paraId="6D493EAD" w14:textId="49D5B470" w:rsidR="00EF56B0" w:rsidRDefault="00EF56B0" w:rsidP="00EF56B0">
            <w:r>
              <w:t xml:space="preserve"> w1830179_M</w:t>
            </w:r>
            <w:r w:rsidRPr="00EF56B0">
              <w:t>aintenance</w:t>
            </w:r>
            <w:r w:rsidR="00080326">
              <w:t>s</w:t>
            </w:r>
            <w:r>
              <w:t xml:space="preserve">_Log </w:t>
            </w:r>
          </w:p>
        </w:tc>
        <w:tc>
          <w:tcPr>
            <w:tcW w:w="1080" w:type="dxa"/>
            <w:vMerge w:val="restart"/>
          </w:tcPr>
          <w:p w14:paraId="2DF6717A" w14:textId="3BB0E512" w:rsidR="00EF56B0" w:rsidRDefault="00EF56B0" w:rsidP="00EF56B0">
            <w:r>
              <w:t>1.. *</w:t>
            </w:r>
          </w:p>
        </w:tc>
        <w:tc>
          <w:tcPr>
            <w:tcW w:w="2009" w:type="dxa"/>
            <w:vMerge w:val="restart"/>
          </w:tcPr>
          <w:p w14:paraId="626C2E42" w14:textId="0C50B7E9" w:rsidR="00EF56B0" w:rsidRDefault="00EF56B0" w:rsidP="00EF56B0">
            <w:r>
              <w:t>Keeps</w:t>
            </w:r>
          </w:p>
        </w:tc>
        <w:tc>
          <w:tcPr>
            <w:tcW w:w="1320" w:type="dxa"/>
          </w:tcPr>
          <w:p w14:paraId="6B378B1E" w14:textId="0FAC2D5B" w:rsidR="00EF56B0" w:rsidRDefault="00EF56B0" w:rsidP="00EF56B0">
            <w:r>
              <w:t>1.. *</w:t>
            </w:r>
          </w:p>
        </w:tc>
        <w:tc>
          <w:tcPr>
            <w:tcW w:w="3060" w:type="dxa"/>
          </w:tcPr>
          <w:p w14:paraId="4CE0E260" w14:textId="3D779173" w:rsidR="00EF56B0" w:rsidRDefault="00EF56B0" w:rsidP="00EF56B0">
            <w:r>
              <w:t>w1830179_</w:t>
            </w:r>
            <w:r w:rsidR="00BD39C3">
              <w:t>Boat</w:t>
            </w:r>
          </w:p>
        </w:tc>
        <w:tc>
          <w:tcPr>
            <w:tcW w:w="4465" w:type="dxa"/>
          </w:tcPr>
          <w:p w14:paraId="49AC9973" w14:textId="0219AD42" w:rsidR="00EF56B0" w:rsidRDefault="004377F3" w:rsidP="00EF56B0">
            <w:r>
              <w:t xml:space="preserve">One </w:t>
            </w:r>
            <w:proofErr w:type="gramStart"/>
            <w:r>
              <w:t>maintenances</w:t>
            </w:r>
            <w:proofErr w:type="gramEnd"/>
            <w:r>
              <w:t xml:space="preserve"> log</w:t>
            </w:r>
            <w:r w:rsidR="005F285D">
              <w:t xml:space="preserve"> </w:t>
            </w:r>
            <w:r w:rsidR="00A20A4B">
              <w:t>at least kept</w:t>
            </w:r>
            <w:r>
              <w:t xml:space="preserve"> for one boat f</w:t>
            </w:r>
            <w:r w:rsidR="00A20A4B">
              <w:t xml:space="preserve">rom </w:t>
            </w:r>
            <w:r>
              <w:t>one</w:t>
            </w:r>
            <w:r w:rsidR="00A20A4B">
              <w:t xml:space="preserve"> boat mechanic. </w:t>
            </w:r>
          </w:p>
          <w:p w14:paraId="6A596D0A" w14:textId="7C5AFD19" w:rsidR="00EF56B0" w:rsidRDefault="00EF56B0" w:rsidP="00EF56B0"/>
        </w:tc>
      </w:tr>
      <w:tr w:rsidR="00EF56B0" w14:paraId="78C14D03" w14:textId="77777777" w:rsidTr="002B1139">
        <w:trPr>
          <w:trHeight w:val="836"/>
        </w:trPr>
        <w:tc>
          <w:tcPr>
            <w:tcW w:w="3061" w:type="dxa"/>
            <w:vMerge/>
          </w:tcPr>
          <w:p w14:paraId="28067979" w14:textId="77777777" w:rsidR="00EF56B0" w:rsidRDefault="00EF56B0" w:rsidP="00EF56B0"/>
        </w:tc>
        <w:tc>
          <w:tcPr>
            <w:tcW w:w="1080" w:type="dxa"/>
            <w:vMerge/>
          </w:tcPr>
          <w:p w14:paraId="1B6ED573" w14:textId="77777777" w:rsidR="00EF56B0" w:rsidRDefault="00EF56B0" w:rsidP="00EF56B0"/>
        </w:tc>
        <w:tc>
          <w:tcPr>
            <w:tcW w:w="2009" w:type="dxa"/>
            <w:vMerge/>
          </w:tcPr>
          <w:p w14:paraId="05FF62FD" w14:textId="77777777" w:rsidR="00EF56B0" w:rsidRDefault="00EF56B0" w:rsidP="00EF56B0"/>
        </w:tc>
        <w:tc>
          <w:tcPr>
            <w:tcW w:w="1320" w:type="dxa"/>
          </w:tcPr>
          <w:p w14:paraId="31853EF4" w14:textId="59E4D7B1" w:rsidR="00EF56B0" w:rsidRDefault="00EF56B0" w:rsidP="00EF56B0">
            <w:r>
              <w:t>1.. *</w:t>
            </w:r>
          </w:p>
        </w:tc>
        <w:tc>
          <w:tcPr>
            <w:tcW w:w="3060" w:type="dxa"/>
          </w:tcPr>
          <w:p w14:paraId="5FCCF593" w14:textId="3B3387F4" w:rsidR="00EF56B0" w:rsidRDefault="00EF56B0" w:rsidP="00EF56B0">
            <w:r w:rsidRPr="00BF4344">
              <w:t>w1830179_</w:t>
            </w:r>
            <w:r>
              <w:t xml:space="preserve">Boat_Mechanic </w:t>
            </w:r>
          </w:p>
        </w:tc>
        <w:tc>
          <w:tcPr>
            <w:tcW w:w="4465" w:type="dxa"/>
          </w:tcPr>
          <w:p w14:paraId="54F5E78F" w14:textId="0F1A0555" w:rsidR="00EF56B0" w:rsidRDefault="00A20A4B" w:rsidP="00EF56B0">
            <w:r>
              <w:t xml:space="preserve">One maintenances log can </w:t>
            </w:r>
            <w:proofErr w:type="gramStart"/>
            <w:r>
              <w:t>be kept</w:t>
            </w:r>
            <w:proofErr w:type="gramEnd"/>
            <w:r>
              <w:t xml:space="preserve"> from many boat mechanics for many boats.</w:t>
            </w:r>
          </w:p>
        </w:tc>
      </w:tr>
    </w:tbl>
    <w:p w14:paraId="023E3A43" w14:textId="77777777" w:rsidR="00E23751" w:rsidRDefault="00E23751" w:rsidP="00E3476B">
      <w:pPr>
        <w:sectPr w:rsidR="00E23751" w:rsidSect="007C46E4">
          <w:pgSz w:w="15840" w:h="12240" w:orient="landscape"/>
          <w:pgMar w:top="720" w:right="720" w:bottom="720" w:left="720" w:header="720" w:footer="720" w:gutter="0"/>
          <w:cols w:space="720"/>
          <w:docGrid w:linePitch="360"/>
        </w:sectPr>
      </w:pPr>
    </w:p>
    <w:p w14:paraId="0C6DF5C7" w14:textId="64518A3A" w:rsidR="00C24813" w:rsidRDefault="00597428" w:rsidP="00597428">
      <w:pPr>
        <w:pStyle w:val="Heading2"/>
      </w:pPr>
      <w:bookmarkStart w:id="4" w:name="_Toc89651189"/>
      <w:r>
        <w:lastRenderedPageBreak/>
        <w:t>4) Data dictionary to document how I identified the attributes and primary keys</w:t>
      </w:r>
      <w:bookmarkEnd w:id="4"/>
    </w:p>
    <w:p w14:paraId="2730BFCB" w14:textId="143A97BB" w:rsidR="00597428" w:rsidRDefault="00597428" w:rsidP="00597428"/>
    <w:tbl>
      <w:tblPr>
        <w:tblStyle w:val="TableGrid"/>
        <w:tblW w:w="11170" w:type="dxa"/>
        <w:tblLook w:val="04A0" w:firstRow="1" w:lastRow="0" w:firstColumn="1" w:lastColumn="0" w:noHBand="0" w:noVBand="1"/>
      </w:tblPr>
      <w:tblGrid>
        <w:gridCol w:w="3204"/>
        <w:gridCol w:w="3476"/>
        <w:gridCol w:w="4490"/>
      </w:tblGrid>
      <w:tr w:rsidR="001A13C6" w14:paraId="715DD29D" w14:textId="77777777" w:rsidTr="00014497">
        <w:trPr>
          <w:trHeight w:val="512"/>
        </w:trPr>
        <w:tc>
          <w:tcPr>
            <w:tcW w:w="3204" w:type="dxa"/>
          </w:tcPr>
          <w:p w14:paraId="13AEC87E" w14:textId="36C5DC40" w:rsidR="00597428" w:rsidRPr="00EF2003" w:rsidRDefault="00597428" w:rsidP="00597428">
            <w:pPr>
              <w:rPr>
                <w:b/>
                <w:bCs/>
              </w:rPr>
            </w:pPr>
            <w:r w:rsidRPr="00EF2003">
              <w:rPr>
                <w:b/>
                <w:bCs/>
              </w:rPr>
              <w:t>Entity name</w:t>
            </w:r>
          </w:p>
        </w:tc>
        <w:tc>
          <w:tcPr>
            <w:tcW w:w="3476" w:type="dxa"/>
          </w:tcPr>
          <w:p w14:paraId="334E4D5C" w14:textId="2491D552" w:rsidR="00597428" w:rsidRPr="00EF2003" w:rsidRDefault="00873A45" w:rsidP="00597428">
            <w:pPr>
              <w:rPr>
                <w:b/>
                <w:bCs/>
              </w:rPr>
            </w:pPr>
            <w:r w:rsidRPr="00EF2003">
              <w:rPr>
                <w:b/>
                <w:bCs/>
              </w:rPr>
              <w:t>Attributes for this entity (include PK)</w:t>
            </w:r>
          </w:p>
        </w:tc>
        <w:tc>
          <w:tcPr>
            <w:tcW w:w="4490" w:type="dxa"/>
          </w:tcPr>
          <w:p w14:paraId="5DFA961E" w14:textId="03C5B9BD" w:rsidR="00597428" w:rsidRPr="00EF2003" w:rsidRDefault="00873A45" w:rsidP="00597428">
            <w:pPr>
              <w:rPr>
                <w:b/>
                <w:bCs/>
              </w:rPr>
            </w:pPr>
            <w:r w:rsidRPr="00EF2003">
              <w:rPr>
                <w:b/>
                <w:bCs/>
              </w:rPr>
              <w:t>Justification</w:t>
            </w:r>
          </w:p>
        </w:tc>
      </w:tr>
      <w:tr w:rsidR="00014497" w14:paraId="5F2ECE98" w14:textId="77777777" w:rsidTr="00014497">
        <w:trPr>
          <w:trHeight w:val="487"/>
        </w:trPr>
        <w:tc>
          <w:tcPr>
            <w:tcW w:w="3204" w:type="dxa"/>
            <w:vMerge w:val="restart"/>
          </w:tcPr>
          <w:p w14:paraId="3765C972" w14:textId="51BF2F7A" w:rsidR="00D25ACB" w:rsidRDefault="00D25ACB" w:rsidP="00597428">
            <w:r>
              <w:t>w1830179_Trip</w:t>
            </w:r>
          </w:p>
        </w:tc>
        <w:tc>
          <w:tcPr>
            <w:tcW w:w="3476" w:type="dxa"/>
          </w:tcPr>
          <w:p w14:paraId="56EDF05B" w14:textId="33E86043" w:rsidR="00D25ACB" w:rsidRPr="00D25ACB" w:rsidRDefault="00D25ACB" w:rsidP="00597428">
            <w:pPr>
              <w:rPr>
                <w:rFonts w:cstheme="minorHAnsi"/>
              </w:rPr>
            </w:pPr>
            <w:r w:rsidRPr="00C545ED">
              <w:t>w1830179_tripId{pk</w:t>
            </w:r>
            <w:r w:rsidRPr="00D25ACB">
              <w:rPr>
                <w:rFonts w:cstheme="minorHAnsi"/>
                <w:color w:val="000000"/>
                <w:shd w:val="clear" w:color="auto" w:fill="F8F9FA"/>
              </w:rPr>
              <w:t>}</w:t>
            </w:r>
          </w:p>
        </w:tc>
        <w:tc>
          <w:tcPr>
            <w:tcW w:w="4490" w:type="dxa"/>
          </w:tcPr>
          <w:p w14:paraId="012ABA04" w14:textId="70C52CFF" w:rsidR="00D25ACB" w:rsidRDefault="009319AD" w:rsidP="00597428">
            <w:r>
              <w:t>U</w:t>
            </w:r>
            <w:r w:rsidR="007369C3">
              <w:t>niquely</w:t>
            </w:r>
            <w:r>
              <w:t xml:space="preserve"> identifies a trip.</w:t>
            </w:r>
            <w:r w:rsidR="007369C3">
              <w:t xml:space="preserve"> </w:t>
            </w:r>
          </w:p>
        </w:tc>
      </w:tr>
      <w:tr w:rsidR="00014497" w14:paraId="49B4C510" w14:textId="77777777" w:rsidTr="00014497">
        <w:trPr>
          <w:trHeight w:val="478"/>
        </w:trPr>
        <w:tc>
          <w:tcPr>
            <w:tcW w:w="3204" w:type="dxa"/>
            <w:vMerge/>
          </w:tcPr>
          <w:p w14:paraId="19E8F2B7" w14:textId="77777777" w:rsidR="00D25ACB" w:rsidRDefault="00D25ACB" w:rsidP="00597428"/>
        </w:tc>
        <w:tc>
          <w:tcPr>
            <w:tcW w:w="3476" w:type="dxa"/>
          </w:tcPr>
          <w:p w14:paraId="18B40756" w14:textId="4FB0350B" w:rsidR="00D25ACB" w:rsidRDefault="00D25ACB" w:rsidP="00597428">
            <w:r w:rsidRPr="00D25ACB">
              <w:t>w1830179_arrivalDate</w:t>
            </w:r>
          </w:p>
        </w:tc>
        <w:tc>
          <w:tcPr>
            <w:tcW w:w="4490" w:type="dxa"/>
          </w:tcPr>
          <w:p w14:paraId="4D8A3234" w14:textId="64B0534C" w:rsidR="00D25ACB" w:rsidRDefault="009319AD" w:rsidP="00597428">
            <w:r>
              <w:t>Arrival date of the tourist or the tourist groups.</w:t>
            </w:r>
          </w:p>
        </w:tc>
      </w:tr>
      <w:tr w:rsidR="00014497" w14:paraId="71F1CBC3" w14:textId="77777777" w:rsidTr="00014497">
        <w:trPr>
          <w:trHeight w:val="478"/>
        </w:trPr>
        <w:tc>
          <w:tcPr>
            <w:tcW w:w="3204" w:type="dxa"/>
            <w:vMerge/>
          </w:tcPr>
          <w:p w14:paraId="36F8DE4A" w14:textId="77777777" w:rsidR="00D25ACB" w:rsidRDefault="00D25ACB" w:rsidP="00597428"/>
        </w:tc>
        <w:tc>
          <w:tcPr>
            <w:tcW w:w="3476" w:type="dxa"/>
          </w:tcPr>
          <w:p w14:paraId="047490CE" w14:textId="203297BE" w:rsidR="00D25ACB" w:rsidRDefault="00D25ACB" w:rsidP="00597428">
            <w:r w:rsidRPr="00D25ACB">
              <w:t>w1830179_depatureDate</w:t>
            </w:r>
          </w:p>
        </w:tc>
        <w:tc>
          <w:tcPr>
            <w:tcW w:w="4490" w:type="dxa"/>
          </w:tcPr>
          <w:p w14:paraId="06E3F319" w14:textId="48584C10" w:rsidR="00D25ACB" w:rsidRDefault="009319AD" w:rsidP="00597428">
            <w:r>
              <w:t>Departure date of the tourist or the tourist groups.</w:t>
            </w:r>
          </w:p>
        </w:tc>
      </w:tr>
      <w:tr w:rsidR="00014497" w14:paraId="02A82E01" w14:textId="77777777" w:rsidTr="00014497">
        <w:trPr>
          <w:trHeight w:val="469"/>
        </w:trPr>
        <w:tc>
          <w:tcPr>
            <w:tcW w:w="3204" w:type="dxa"/>
            <w:vMerge/>
          </w:tcPr>
          <w:p w14:paraId="6422F531" w14:textId="77777777" w:rsidR="00D25ACB" w:rsidRDefault="00D25ACB" w:rsidP="00597428"/>
        </w:tc>
        <w:tc>
          <w:tcPr>
            <w:tcW w:w="3476" w:type="dxa"/>
          </w:tcPr>
          <w:p w14:paraId="2C2554A9" w14:textId="288E7FA0" w:rsidR="00D25ACB" w:rsidRPr="007369C3" w:rsidRDefault="007369C3" w:rsidP="00597428">
            <w:pPr>
              <w:rPr>
                <w:rFonts w:cstheme="minorHAnsi"/>
              </w:rPr>
            </w:pPr>
            <w:r w:rsidRPr="007369C3">
              <w:rPr>
                <w:rFonts w:cstheme="minorHAnsi"/>
                <w:color w:val="000000"/>
                <w:shd w:val="clear" w:color="auto" w:fill="F8F9FA"/>
              </w:rPr>
              <w:t>w1830179_totalTourists</w:t>
            </w:r>
          </w:p>
        </w:tc>
        <w:tc>
          <w:tcPr>
            <w:tcW w:w="4490" w:type="dxa"/>
          </w:tcPr>
          <w:p w14:paraId="2F2D948A" w14:textId="45B593EC" w:rsidR="00D25ACB" w:rsidRDefault="009319AD" w:rsidP="00597428">
            <w:r>
              <w:t>Number of tourists involved in the trip.</w:t>
            </w:r>
          </w:p>
        </w:tc>
      </w:tr>
      <w:tr w:rsidR="00056D02" w14:paraId="1927F3D6" w14:textId="77777777" w:rsidTr="00014497">
        <w:trPr>
          <w:trHeight w:val="512"/>
        </w:trPr>
        <w:tc>
          <w:tcPr>
            <w:tcW w:w="3204" w:type="dxa"/>
            <w:vMerge w:val="restart"/>
          </w:tcPr>
          <w:p w14:paraId="21B87E54" w14:textId="70D439A7" w:rsidR="00056D02" w:rsidRPr="00C545ED" w:rsidRDefault="00056D02" w:rsidP="00C545ED">
            <w:r w:rsidRPr="00056D02">
              <w:rPr>
                <w:shd w:val="clear" w:color="auto" w:fill="F8F9FA"/>
              </w:rPr>
              <w:t>w1830179_Tourist</w:t>
            </w:r>
          </w:p>
        </w:tc>
        <w:tc>
          <w:tcPr>
            <w:tcW w:w="3476" w:type="dxa"/>
          </w:tcPr>
          <w:p w14:paraId="3DD32B0A" w14:textId="6592C84D" w:rsidR="00056D02" w:rsidRDefault="00056D02" w:rsidP="00597428">
            <w:r w:rsidRPr="00056D02">
              <w:t>w1830179_passportNum{pk}</w:t>
            </w:r>
          </w:p>
        </w:tc>
        <w:tc>
          <w:tcPr>
            <w:tcW w:w="4490" w:type="dxa"/>
          </w:tcPr>
          <w:p w14:paraId="69270642" w14:textId="3BE34C03" w:rsidR="00056D02" w:rsidRDefault="002F787D" w:rsidP="00597428">
            <w:r>
              <w:t xml:space="preserve">Uniquely identifies a tourist. </w:t>
            </w:r>
          </w:p>
        </w:tc>
      </w:tr>
      <w:tr w:rsidR="00056D02" w14:paraId="6EB5B35D" w14:textId="77777777" w:rsidTr="00014497">
        <w:trPr>
          <w:trHeight w:val="495"/>
        </w:trPr>
        <w:tc>
          <w:tcPr>
            <w:tcW w:w="3204" w:type="dxa"/>
            <w:vMerge/>
          </w:tcPr>
          <w:p w14:paraId="133C7FAE" w14:textId="77777777" w:rsidR="00056D02" w:rsidRPr="00056D02" w:rsidRDefault="00056D02" w:rsidP="00597428">
            <w:pPr>
              <w:rPr>
                <w:rFonts w:cstheme="minorHAnsi"/>
                <w:color w:val="000000"/>
                <w:shd w:val="clear" w:color="auto" w:fill="F8F9FA"/>
              </w:rPr>
            </w:pPr>
          </w:p>
        </w:tc>
        <w:tc>
          <w:tcPr>
            <w:tcW w:w="3476" w:type="dxa"/>
          </w:tcPr>
          <w:p w14:paraId="12FAF681" w14:textId="28497A9D" w:rsidR="00056D02" w:rsidRPr="00056D02" w:rsidRDefault="00056D02" w:rsidP="00597428">
            <w:r w:rsidRPr="00056D02">
              <w:t>w1830179_name</w:t>
            </w:r>
          </w:p>
        </w:tc>
        <w:tc>
          <w:tcPr>
            <w:tcW w:w="4490" w:type="dxa"/>
          </w:tcPr>
          <w:p w14:paraId="40CF607F" w14:textId="6B1A3F5A" w:rsidR="00056D02" w:rsidRDefault="00EF2003" w:rsidP="00597428">
            <w:r>
              <w:t>Name of the tourist.</w:t>
            </w:r>
          </w:p>
        </w:tc>
      </w:tr>
      <w:tr w:rsidR="00056D02" w14:paraId="31C59EBD" w14:textId="77777777" w:rsidTr="00014497">
        <w:trPr>
          <w:trHeight w:val="579"/>
        </w:trPr>
        <w:tc>
          <w:tcPr>
            <w:tcW w:w="3204" w:type="dxa"/>
            <w:vMerge/>
          </w:tcPr>
          <w:p w14:paraId="4BAEDEB6" w14:textId="77777777" w:rsidR="00056D02" w:rsidRPr="00056D02" w:rsidRDefault="00056D02" w:rsidP="00597428">
            <w:pPr>
              <w:rPr>
                <w:rFonts w:cstheme="minorHAnsi"/>
                <w:color w:val="000000"/>
                <w:shd w:val="clear" w:color="auto" w:fill="F8F9FA"/>
              </w:rPr>
            </w:pPr>
          </w:p>
        </w:tc>
        <w:tc>
          <w:tcPr>
            <w:tcW w:w="3476" w:type="dxa"/>
          </w:tcPr>
          <w:p w14:paraId="0EA2C390" w14:textId="45F1C760" w:rsidR="00056D02" w:rsidRPr="00056D02" w:rsidRDefault="00056D02" w:rsidP="00597428">
            <w:r w:rsidRPr="00056D02">
              <w:t>w1830179_country</w:t>
            </w:r>
          </w:p>
        </w:tc>
        <w:tc>
          <w:tcPr>
            <w:tcW w:w="4490" w:type="dxa"/>
          </w:tcPr>
          <w:p w14:paraId="15351DD1" w14:textId="40D652DE" w:rsidR="00056D02" w:rsidRDefault="00EF2003" w:rsidP="00597428">
            <w:r>
              <w:t>Country of the tourist.</w:t>
            </w:r>
          </w:p>
        </w:tc>
      </w:tr>
      <w:tr w:rsidR="00234C18" w14:paraId="79A6EFCE" w14:textId="77777777" w:rsidTr="00014497">
        <w:trPr>
          <w:trHeight w:val="503"/>
        </w:trPr>
        <w:tc>
          <w:tcPr>
            <w:tcW w:w="3204" w:type="dxa"/>
            <w:vMerge w:val="restart"/>
          </w:tcPr>
          <w:p w14:paraId="2CC214C3" w14:textId="3BC52CF5" w:rsidR="00234C18" w:rsidRDefault="00234C18" w:rsidP="00597428">
            <w:r w:rsidRPr="00234C18">
              <w:t>w1830179_Island</w:t>
            </w:r>
          </w:p>
        </w:tc>
        <w:tc>
          <w:tcPr>
            <w:tcW w:w="3476" w:type="dxa"/>
          </w:tcPr>
          <w:p w14:paraId="2CA34346" w14:textId="7A438127" w:rsidR="00234C18" w:rsidRDefault="00234C18" w:rsidP="00597428">
            <w:r w:rsidRPr="00234C18">
              <w:t>w1830179_islandId{pk}</w:t>
            </w:r>
          </w:p>
        </w:tc>
        <w:tc>
          <w:tcPr>
            <w:tcW w:w="4490" w:type="dxa"/>
          </w:tcPr>
          <w:p w14:paraId="0E58A462" w14:textId="40D7573E" w:rsidR="00234C18" w:rsidRDefault="00234C18" w:rsidP="00597428">
            <w:r>
              <w:t>Uniquely identifies an island.</w:t>
            </w:r>
          </w:p>
        </w:tc>
      </w:tr>
      <w:tr w:rsidR="00234C18" w14:paraId="258CA5D0" w14:textId="77777777" w:rsidTr="00014497">
        <w:trPr>
          <w:trHeight w:val="487"/>
        </w:trPr>
        <w:tc>
          <w:tcPr>
            <w:tcW w:w="3204" w:type="dxa"/>
            <w:vMerge/>
          </w:tcPr>
          <w:p w14:paraId="7173D75B" w14:textId="77777777" w:rsidR="00234C18" w:rsidRPr="00234C18" w:rsidRDefault="00234C18" w:rsidP="00597428"/>
        </w:tc>
        <w:tc>
          <w:tcPr>
            <w:tcW w:w="3476" w:type="dxa"/>
          </w:tcPr>
          <w:p w14:paraId="0419B0ED" w14:textId="471FEBFE" w:rsidR="00234C18" w:rsidRDefault="00234C18" w:rsidP="00597428">
            <w:r w:rsidRPr="00234C18">
              <w:t>w1830179_islandName</w:t>
            </w:r>
          </w:p>
        </w:tc>
        <w:tc>
          <w:tcPr>
            <w:tcW w:w="4490" w:type="dxa"/>
          </w:tcPr>
          <w:p w14:paraId="68A5391B" w14:textId="03C838B5" w:rsidR="00234C18" w:rsidRDefault="00234C18" w:rsidP="00597428">
            <w:r>
              <w:t>Name of the island.</w:t>
            </w:r>
          </w:p>
        </w:tc>
      </w:tr>
      <w:tr w:rsidR="00234C18" w14:paraId="56E1E11F" w14:textId="77777777" w:rsidTr="00014497">
        <w:trPr>
          <w:trHeight w:val="495"/>
        </w:trPr>
        <w:tc>
          <w:tcPr>
            <w:tcW w:w="3204" w:type="dxa"/>
            <w:vMerge w:val="restart"/>
          </w:tcPr>
          <w:p w14:paraId="144AB87C" w14:textId="5BBD11C5" w:rsidR="00234C18" w:rsidRDefault="00234C18" w:rsidP="00597428">
            <w:r w:rsidRPr="00234C18">
              <w:t>w1830179_Adventure</w:t>
            </w:r>
          </w:p>
        </w:tc>
        <w:tc>
          <w:tcPr>
            <w:tcW w:w="3476" w:type="dxa"/>
          </w:tcPr>
          <w:p w14:paraId="11943043" w14:textId="2D17FFCB" w:rsidR="00234C18" w:rsidRDefault="00234C18" w:rsidP="00597428">
            <w:r w:rsidRPr="00234C18">
              <w:t>w1830179_adventureId{pk}</w:t>
            </w:r>
          </w:p>
        </w:tc>
        <w:tc>
          <w:tcPr>
            <w:tcW w:w="4490" w:type="dxa"/>
          </w:tcPr>
          <w:p w14:paraId="7D0C2B31" w14:textId="295AFC19" w:rsidR="00234C18" w:rsidRDefault="00234C18" w:rsidP="00597428">
            <w:r>
              <w:t xml:space="preserve">Uniquely identifies an adventure. </w:t>
            </w:r>
          </w:p>
        </w:tc>
      </w:tr>
      <w:tr w:rsidR="00234C18" w14:paraId="2FB80E98" w14:textId="77777777" w:rsidTr="00014497">
        <w:trPr>
          <w:trHeight w:val="503"/>
        </w:trPr>
        <w:tc>
          <w:tcPr>
            <w:tcW w:w="3204" w:type="dxa"/>
            <w:vMerge/>
          </w:tcPr>
          <w:p w14:paraId="1761567B" w14:textId="77777777" w:rsidR="00234C18" w:rsidRPr="00234C18" w:rsidRDefault="00234C18" w:rsidP="00597428"/>
        </w:tc>
        <w:tc>
          <w:tcPr>
            <w:tcW w:w="3476" w:type="dxa"/>
          </w:tcPr>
          <w:p w14:paraId="0C3F5A52" w14:textId="03A9DBA5" w:rsidR="00234C18" w:rsidRDefault="00234C18" w:rsidP="00597428">
            <w:r w:rsidRPr="00234C18">
              <w:t>w1830179_location</w:t>
            </w:r>
          </w:p>
        </w:tc>
        <w:tc>
          <w:tcPr>
            <w:tcW w:w="4490" w:type="dxa"/>
          </w:tcPr>
          <w:p w14:paraId="7578A0A7" w14:textId="760691BD" w:rsidR="00234C18" w:rsidRDefault="00C545ED" w:rsidP="00597428">
            <w:r>
              <w:t>Adventure</w:t>
            </w:r>
            <w:r w:rsidR="00195E0B">
              <w:t xml:space="preserve"> held </w:t>
            </w:r>
            <w:r>
              <w:t>location.</w:t>
            </w:r>
          </w:p>
        </w:tc>
      </w:tr>
      <w:tr w:rsidR="00195E0B" w14:paraId="65A705F8" w14:textId="77777777" w:rsidTr="00014497">
        <w:trPr>
          <w:trHeight w:val="487"/>
        </w:trPr>
        <w:tc>
          <w:tcPr>
            <w:tcW w:w="3204" w:type="dxa"/>
            <w:vMerge w:val="restart"/>
          </w:tcPr>
          <w:p w14:paraId="328658E0" w14:textId="1E30C3AB" w:rsidR="00195E0B" w:rsidRPr="00195E0B" w:rsidRDefault="00195E0B" w:rsidP="00597428">
            <w:pPr>
              <w:rPr>
                <w:rFonts w:cstheme="minorHAnsi"/>
              </w:rPr>
            </w:pPr>
            <w:r w:rsidRPr="00195E0B">
              <w:rPr>
                <w:rFonts w:cstheme="minorHAnsi"/>
                <w:color w:val="000000"/>
                <w:shd w:val="clear" w:color="auto" w:fill="F8F9FA"/>
              </w:rPr>
              <w:t>w1830179_Sea_Adventure</w:t>
            </w:r>
          </w:p>
        </w:tc>
        <w:tc>
          <w:tcPr>
            <w:tcW w:w="3476" w:type="dxa"/>
          </w:tcPr>
          <w:p w14:paraId="670C5174" w14:textId="4E788C6C" w:rsidR="00195E0B" w:rsidRDefault="00195E0B" w:rsidP="00597428">
            <w:r w:rsidRPr="00195E0B">
              <w:t>w1830179_boatId</w:t>
            </w:r>
          </w:p>
        </w:tc>
        <w:tc>
          <w:tcPr>
            <w:tcW w:w="4490" w:type="dxa"/>
          </w:tcPr>
          <w:p w14:paraId="5E9DC54D" w14:textId="3CC57CF4" w:rsidR="00195E0B" w:rsidRDefault="007D73F6" w:rsidP="00597428">
            <w:r>
              <w:t>Id of the boat used in the sea adventure.</w:t>
            </w:r>
          </w:p>
        </w:tc>
      </w:tr>
      <w:tr w:rsidR="00195E0B" w14:paraId="6EEC338B" w14:textId="77777777" w:rsidTr="00014497">
        <w:trPr>
          <w:trHeight w:val="495"/>
        </w:trPr>
        <w:tc>
          <w:tcPr>
            <w:tcW w:w="3204" w:type="dxa"/>
            <w:vMerge/>
          </w:tcPr>
          <w:p w14:paraId="303636A6" w14:textId="77777777" w:rsidR="00195E0B" w:rsidRPr="00195E0B" w:rsidRDefault="00195E0B" w:rsidP="00597428">
            <w:pPr>
              <w:rPr>
                <w:rFonts w:cstheme="minorHAnsi"/>
                <w:color w:val="000000"/>
                <w:shd w:val="clear" w:color="auto" w:fill="F8F9FA"/>
              </w:rPr>
            </w:pPr>
          </w:p>
        </w:tc>
        <w:tc>
          <w:tcPr>
            <w:tcW w:w="3476" w:type="dxa"/>
          </w:tcPr>
          <w:p w14:paraId="2ADB4CC2" w14:textId="1878648E" w:rsidR="00195E0B" w:rsidRPr="00195E0B" w:rsidRDefault="00195E0B" w:rsidP="00597428">
            <w:r w:rsidRPr="00195E0B">
              <w:t>w1830179_tripRoute</w:t>
            </w:r>
          </w:p>
        </w:tc>
        <w:tc>
          <w:tcPr>
            <w:tcW w:w="4490" w:type="dxa"/>
          </w:tcPr>
          <w:p w14:paraId="3A1C68C5" w14:textId="0DF71308" w:rsidR="00195E0B" w:rsidRDefault="007D73F6" w:rsidP="00597428">
            <w:r>
              <w:t>Trip rout of the adventure.</w:t>
            </w:r>
          </w:p>
        </w:tc>
      </w:tr>
      <w:tr w:rsidR="001A13C6" w14:paraId="3A028403" w14:textId="77777777" w:rsidTr="00014497">
        <w:trPr>
          <w:trHeight w:val="722"/>
        </w:trPr>
        <w:tc>
          <w:tcPr>
            <w:tcW w:w="3204" w:type="dxa"/>
          </w:tcPr>
          <w:p w14:paraId="539CE39E" w14:textId="6FE5BE4A" w:rsidR="00597428" w:rsidRDefault="007D73F6" w:rsidP="00597428">
            <w:r w:rsidRPr="007D73F6">
              <w:t>w1830179_Guided_Visit</w:t>
            </w:r>
          </w:p>
        </w:tc>
        <w:tc>
          <w:tcPr>
            <w:tcW w:w="3476" w:type="dxa"/>
          </w:tcPr>
          <w:p w14:paraId="44D50D26" w14:textId="79E08570" w:rsidR="00597428" w:rsidRDefault="007D73F6" w:rsidP="00597428">
            <w:r w:rsidRPr="007D73F6">
              <w:t>w1830179_landmarkLocation</w:t>
            </w:r>
          </w:p>
        </w:tc>
        <w:tc>
          <w:tcPr>
            <w:tcW w:w="4490" w:type="dxa"/>
          </w:tcPr>
          <w:p w14:paraId="3C664219" w14:textId="7116E099" w:rsidR="00597428" w:rsidRDefault="007D73F6" w:rsidP="00597428">
            <w:r>
              <w:t>Location of the visiting landmark.</w:t>
            </w:r>
          </w:p>
        </w:tc>
      </w:tr>
      <w:tr w:rsidR="00B51CA1" w14:paraId="28E88EDA" w14:textId="77777777" w:rsidTr="00014497">
        <w:trPr>
          <w:trHeight w:val="621"/>
        </w:trPr>
        <w:tc>
          <w:tcPr>
            <w:tcW w:w="3204" w:type="dxa"/>
          </w:tcPr>
          <w:p w14:paraId="51649288" w14:textId="325E417F" w:rsidR="00B51CA1" w:rsidRPr="007D73F6" w:rsidRDefault="00B51CA1" w:rsidP="00B51CA1">
            <w:r w:rsidRPr="007D73F6">
              <w:t>w1830179_Walking_Tour</w:t>
            </w:r>
          </w:p>
        </w:tc>
        <w:tc>
          <w:tcPr>
            <w:tcW w:w="3476" w:type="dxa"/>
          </w:tcPr>
          <w:p w14:paraId="1A565AD4" w14:textId="74A1AAE2" w:rsidR="00B51CA1" w:rsidRDefault="00B51CA1" w:rsidP="00B51CA1">
            <w:r w:rsidRPr="00E23751">
              <w:t>w1830179_time</w:t>
            </w:r>
          </w:p>
        </w:tc>
        <w:tc>
          <w:tcPr>
            <w:tcW w:w="4490" w:type="dxa"/>
          </w:tcPr>
          <w:p w14:paraId="7DE72E4F" w14:textId="79258C85" w:rsidR="00B51CA1" w:rsidRDefault="00B51CA1" w:rsidP="00B51CA1">
            <w:r>
              <w:t>Time of the tour nocturnal or not nocturnal.</w:t>
            </w:r>
          </w:p>
        </w:tc>
      </w:tr>
      <w:tr w:rsidR="00B51CA1" w14:paraId="0CA604D3" w14:textId="77777777" w:rsidTr="00014497">
        <w:trPr>
          <w:trHeight w:val="672"/>
        </w:trPr>
        <w:tc>
          <w:tcPr>
            <w:tcW w:w="3204" w:type="dxa"/>
          </w:tcPr>
          <w:p w14:paraId="16EC33CE" w14:textId="4F5A4298" w:rsidR="00B51CA1" w:rsidRPr="007D73F6" w:rsidRDefault="00B51CA1" w:rsidP="00B51CA1">
            <w:r w:rsidRPr="005110A8">
              <w:t>w1830179_Sea_Crossing</w:t>
            </w:r>
          </w:p>
        </w:tc>
        <w:tc>
          <w:tcPr>
            <w:tcW w:w="3476" w:type="dxa"/>
          </w:tcPr>
          <w:p w14:paraId="7E8C334F" w14:textId="373AE50A" w:rsidR="00B51CA1" w:rsidRDefault="00B51CA1" w:rsidP="00B51CA1">
            <w:r w:rsidRPr="005110A8">
              <w:t>w1830179_mealRequired</w:t>
            </w:r>
          </w:p>
        </w:tc>
        <w:tc>
          <w:tcPr>
            <w:tcW w:w="4490" w:type="dxa"/>
          </w:tcPr>
          <w:p w14:paraId="639956DB" w14:textId="6289FA58" w:rsidR="00B51CA1" w:rsidRDefault="00B51CA1" w:rsidP="00B51CA1">
            <w:r>
              <w:t>Meal required in the adventure it can be null as well.</w:t>
            </w:r>
          </w:p>
        </w:tc>
      </w:tr>
      <w:tr w:rsidR="00B51CA1" w14:paraId="08FD6575" w14:textId="77777777" w:rsidTr="00014497">
        <w:trPr>
          <w:trHeight w:val="571"/>
        </w:trPr>
        <w:tc>
          <w:tcPr>
            <w:tcW w:w="3204" w:type="dxa"/>
          </w:tcPr>
          <w:p w14:paraId="7EE27828" w14:textId="32838308" w:rsidR="00B51CA1" w:rsidRPr="007D73F6" w:rsidRDefault="00B51CA1" w:rsidP="00B51CA1">
            <w:r w:rsidRPr="001A13C6">
              <w:t>w1830179_Maintenance_Log</w:t>
            </w:r>
          </w:p>
        </w:tc>
        <w:tc>
          <w:tcPr>
            <w:tcW w:w="3476" w:type="dxa"/>
          </w:tcPr>
          <w:p w14:paraId="51288DAB" w14:textId="25582610" w:rsidR="00B51CA1" w:rsidRDefault="00B51CA1" w:rsidP="00B51CA1">
            <w:r w:rsidRPr="001A13C6">
              <w:t>w1830179_recordNumberId{pk}</w:t>
            </w:r>
          </w:p>
        </w:tc>
        <w:tc>
          <w:tcPr>
            <w:tcW w:w="4490" w:type="dxa"/>
          </w:tcPr>
          <w:p w14:paraId="1BCFABC5" w14:textId="0B3F201E" w:rsidR="00B51CA1" w:rsidRDefault="00B51CA1" w:rsidP="00B51CA1">
            <w:r>
              <w:t>Uniquely identifies a maintenance log.</w:t>
            </w:r>
          </w:p>
        </w:tc>
      </w:tr>
      <w:tr w:rsidR="00B51CA1" w14:paraId="40901BA3" w14:textId="77777777" w:rsidTr="00014497">
        <w:trPr>
          <w:trHeight w:val="360"/>
        </w:trPr>
        <w:tc>
          <w:tcPr>
            <w:tcW w:w="3204" w:type="dxa"/>
            <w:vMerge w:val="restart"/>
          </w:tcPr>
          <w:p w14:paraId="0D75858B" w14:textId="35AC14A5" w:rsidR="00B51CA1" w:rsidRPr="007D73F6" w:rsidRDefault="00B51CA1" w:rsidP="00B51CA1">
            <w:r>
              <w:t>w1830179_Boat</w:t>
            </w:r>
          </w:p>
        </w:tc>
        <w:tc>
          <w:tcPr>
            <w:tcW w:w="3476" w:type="dxa"/>
          </w:tcPr>
          <w:p w14:paraId="7090EEC6" w14:textId="4A224333" w:rsidR="00B51CA1" w:rsidRDefault="00B51CA1" w:rsidP="00B51CA1">
            <w:r w:rsidRPr="0050159E">
              <w:t>w1830179_boatId{pk}</w:t>
            </w:r>
          </w:p>
        </w:tc>
        <w:tc>
          <w:tcPr>
            <w:tcW w:w="4490" w:type="dxa"/>
          </w:tcPr>
          <w:p w14:paraId="03251480" w14:textId="6BABBC1D" w:rsidR="00B51CA1" w:rsidRDefault="00B51CA1" w:rsidP="00B51CA1">
            <w:r>
              <w:t>Uniquely identifies a boat</w:t>
            </w:r>
          </w:p>
        </w:tc>
      </w:tr>
      <w:tr w:rsidR="00B51CA1" w14:paraId="1F857DBE" w14:textId="77777777" w:rsidTr="00014497">
        <w:trPr>
          <w:trHeight w:val="462"/>
        </w:trPr>
        <w:tc>
          <w:tcPr>
            <w:tcW w:w="3204" w:type="dxa"/>
            <w:vMerge/>
          </w:tcPr>
          <w:p w14:paraId="08B2CC64" w14:textId="77777777" w:rsidR="00B51CA1" w:rsidRDefault="00B51CA1" w:rsidP="00B51CA1"/>
        </w:tc>
        <w:tc>
          <w:tcPr>
            <w:tcW w:w="3476" w:type="dxa"/>
          </w:tcPr>
          <w:p w14:paraId="4E57C79B" w14:textId="7F8B3C02" w:rsidR="00B51CA1" w:rsidRDefault="00B51CA1" w:rsidP="00B51CA1">
            <w:r w:rsidRPr="0071399E">
              <w:t>w1830179_capacitiy</w:t>
            </w:r>
          </w:p>
        </w:tc>
        <w:tc>
          <w:tcPr>
            <w:tcW w:w="4490" w:type="dxa"/>
          </w:tcPr>
          <w:p w14:paraId="189176C1" w14:textId="44D6DF60" w:rsidR="00B51CA1" w:rsidRDefault="00B51CA1" w:rsidP="00B51CA1">
            <w:r>
              <w:t>Capacity of the boat.</w:t>
            </w:r>
          </w:p>
        </w:tc>
      </w:tr>
      <w:tr w:rsidR="00B51CA1" w14:paraId="457946B7" w14:textId="77777777" w:rsidTr="00014497">
        <w:trPr>
          <w:trHeight w:val="773"/>
        </w:trPr>
        <w:tc>
          <w:tcPr>
            <w:tcW w:w="3204" w:type="dxa"/>
            <w:vMerge/>
          </w:tcPr>
          <w:p w14:paraId="5F359B44" w14:textId="77777777" w:rsidR="00B51CA1" w:rsidRDefault="00B51CA1" w:rsidP="00B51CA1"/>
        </w:tc>
        <w:tc>
          <w:tcPr>
            <w:tcW w:w="3476" w:type="dxa"/>
          </w:tcPr>
          <w:p w14:paraId="26927737" w14:textId="18BCB95D" w:rsidR="00B51CA1" w:rsidRDefault="00B51CA1" w:rsidP="00B51CA1">
            <w:r w:rsidRPr="0071399E">
              <w:t>w1830179_engineNum</w:t>
            </w:r>
          </w:p>
        </w:tc>
        <w:tc>
          <w:tcPr>
            <w:tcW w:w="4490" w:type="dxa"/>
          </w:tcPr>
          <w:p w14:paraId="5BF447F4" w14:textId="060587C6" w:rsidR="00B51CA1" w:rsidRDefault="00B51CA1" w:rsidP="00B51CA1">
            <w:r>
              <w:t>Engine number.</w:t>
            </w:r>
          </w:p>
        </w:tc>
      </w:tr>
      <w:tr w:rsidR="00B51CA1" w14:paraId="223D7AC0" w14:textId="77777777" w:rsidTr="00014497">
        <w:trPr>
          <w:trHeight w:val="1367"/>
        </w:trPr>
        <w:tc>
          <w:tcPr>
            <w:tcW w:w="3204" w:type="dxa"/>
          </w:tcPr>
          <w:p w14:paraId="7CA6134A" w14:textId="1DD9A915" w:rsidR="00B51CA1" w:rsidRPr="007D73F6" w:rsidRDefault="00B51CA1" w:rsidP="00B51CA1">
            <w:r w:rsidRPr="00B51CA1">
              <w:t>w1830179_Paddle_Proplled</w:t>
            </w:r>
          </w:p>
        </w:tc>
        <w:tc>
          <w:tcPr>
            <w:tcW w:w="3476" w:type="dxa"/>
          </w:tcPr>
          <w:p w14:paraId="0A3F019C" w14:textId="5D98FB71" w:rsidR="00B51CA1" w:rsidRDefault="00B51CA1" w:rsidP="00B51CA1">
            <w:r w:rsidRPr="00B51CA1">
              <w:t>w1830179_type</w:t>
            </w:r>
          </w:p>
        </w:tc>
        <w:tc>
          <w:tcPr>
            <w:tcW w:w="4490" w:type="dxa"/>
          </w:tcPr>
          <w:p w14:paraId="2E2D7DBD" w14:textId="735A1C5B" w:rsidR="00B51CA1" w:rsidRDefault="00B51CA1" w:rsidP="00B51CA1">
            <w:r>
              <w:t>Type of the paddle propelled boat.</w:t>
            </w:r>
          </w:p>
        </w:tc>
      </w:tr>
      <w:tr w:rsidR="00B51CA1" w14:paraId="7EDB186B" w14:textId="77777777" w:rsidTr="00014497">
        <w:trPr>
          <w:trHeight w:val="411"/>
        </w:trPr>
        <w:tc>
          <w:tcPr>
            <w:tcW w:w="3204" w:type="dxa"/>
            <w:vMerge w:val="restart"/>
          </w:tcPr>
          <w:p w14:paraId="3B0668F1" w14:textId="36CC5744" w:rsidR="00B51CA1" w:rsidRPr="007D73F6" w:rsidRDefault="00B51CA1" w:rsidP="00B51CA1">
            <w:r w:rsidRPr="00B51CA1">
              <w:lastRenderedPageBreak/>
              <w:t>w1830179_Staff</w:t>
            </w:r>
          </w:p>
        </w:tc>
        <w:tc>
          <w:tcPr>
            <w:tcW w:w="3476" w:type="dxa"/>
          </w:tcPr>
          <w:p w14:paraId="7FF4C0BC" w14:textId="57463D94" w:rsidR="00B51CA1" w:rsidRDefault="00B51CA1" w:rsidP="00B51CA1">
            <w:r w:rsidRPr="00B51CA1">
              <w:t>w1830179_staffId{pk}</w:t>
            </w:r>
          </w:p>
        </w:tc>
        <w:tc>
          <w:tcPr>
            <w:tcW w:w="4490" w:type="dxa"/>
          </w:tcPr>
          <w:p w14:paraId="6B92EEAB" w14:textId="24DDFE75" w:rsidR="00B51CA1" w:rsidRDefault="00B51CA1" w:rsidP="00B51CA1">
            <w:r w:rsidRPr="00B51CA1">
              <w:t xml:space="preserve">Uniquely identifies a </w:t>
            </w:r>
            <w:r>
              <w:t>staff member.</w:t>
            </w:r>
          </w:p>
        </w:tc>
      </w:tr>
      <w:tr w:rsidR="00B51CA1" w14:paraId="00A33B0F" w14:textId="77777777" w:rsidTr="00014497">
        <w:trPr>
          <w:trHeight w:val="402"/>
        </w:trPr>
        <w:tc>
          <w:tcPr>
            <w:tcW w:w="3204" w:type="dxa"/>
            <w:vMerge/>
          </w:tcPr>
          <w:p w14:paraId="1248134C" w14:textId="77777777" w:rsidR="00B51CA1" w:rsidRPr="007D73F6" w:rsidRDefault="00B51CA1" w:rsidP="00B51CA1"/>
        </w:tc>
        <w:tc>
          <w:tcPr>
            <w:tcW w:w="3476" w:type="dxa"/>
          </w:tcPr>
          <w:p w14:paraId="721909D9" w14:textId="569B5FE3" w:rsidR="00B51CA1" w:rsidRDefault="00B51CA1" w:rsidP="00B51CA1">
            <w:r w:rsidRPr="00B51CA1">
              <w:t>w1830179_name</w:t>
            </w:r>
          </w:p>
        </w:tc>
        <w:tc>
          <w:tcPr>
            <w:tcW w:w="4490" w:type="dxa"/>
          </w:tcPr>
          <w:p w14:paraId="459BAF5C" w14:textId="2245D4DD" w:rsidR="00B51CA1" w:rsidRDefault="00B51CA1" w:rsidP="00B51CA1">
            <w:r>
              <w:t>Name of the staff member</w:t>
            </w:r>
          </w:p>
        </w:tc>
      </w:tr>
      <w:tr w:rsidR="00B51CA1" w14:paraId="2C37A42A" w14:textId="77777777" w:rsidTr="00014497">
        <w:trPr>
          <w:trHeight w:val="419"/>
        </w:trPr>
        <w:tc>
          <w:tcPr>
            <w:tcW w:w="3204" w:type="dxa"/>
            <w:vMerge/>
          </w:tcPr>
          <w:p w14:paraId="111D71BD" w14:textId="77777777" w:rsidR="00B51CA1" w:rsidRPr="007D73F6" w:rsidRDefault="00B51CA1" w:rsidP="00B51CA1"/>
        </w:tc>
        <w:tc>
          <w:tcPr>
            <w:tcW w:w="3476" w:type="dxa"/>
          </w:tcPr>
          <w:p w14:paraId="31A1177C" w14:textId="06F8F5B0" w:rsidR="00B51CA1" w:rsidRDefault="00B51CA1" w:rsidP="00B51CA1">
            <w:r w:rsidRPr="00B51CA1">
              <w:t>w1830179_country</w:t>
            </w:r>
          </w:p>
        </w:tc>
        <w:tc>
          <w:tcPr>
            <w:tcW w:w="4490" w:type="dxa"/>
          </w:tcPr>
          <w:p w14:paraId="0C0EBB64" w14:textId="6C103184" w:rsidR="00B51CA1" w:rsidRDefault="00B51CA1" w:rsidP="00B51CA1">
            <w:r>
              <w:t>Original country of the staff member</w:t>
            </w:r>
          </w:p>
        </w:tc>
      </w:tr>
      <w:tr w:rsidR="00B51CA1" w14:paraId="05524DA5" w14:textId="77777777" w:rsidTr="00014497">
        <w:trPr>
          <w:trHeight w:val="487"/>
        </w:trPr>
        <w:tc>
          <w:tcPr>
            <w:tcW w:w="3204" w:type="dxa"/>
            <w:vMerge/>
          </w:tcPr>
          <w:p w14:paraId="6DA19D42" w14:textId="77777777" w:rsidR="00B51CA1" w:rsidRPr="007D73F6" w:rsidRDefault="00B51CA1" w:rsidP="00B51CA1"/>
        </w:tc>
        <w:tc>
          <w:tcPr>
            <w:tcW w:w="3476" w:type="dxa"/>
          </w:tcPr>
          <w:p w14:paraId="6C1AE5CC" w14:textId="257175C9" w:rsidR="00B51CA1" w:rsidRDefault="00B51CA1" w:rsidP="00B51CA1">
            <w:r w:rsidRPr="00B51CA1">
              <w:t>w1830179_salary</w:t>
            </w:r>
          </w:p>
        </w:tc>
        <w:tc>
          <w:tcPr>
            <w:tcW w:w="4490" w:type="dxa"/>
          </w:tcPr>
          <w:p w14:paraId="5EEEAC3B" w14:textId="1DA4C33E" w:rsidR="00B51CA1" w:rsidRDefault="00B51CA1" w:rsidP="00B51CA1">
            <w:r>
              <w:t>Salary of the staff member</w:t>
            </w:r>
          </w:p>
        </w:tc>
      </w:tr>
    </w:tbl>
    <w:p w14:paraId="26DB9144" w14:textId="2E8D87DD" w:rsidR="00597428" w:rsidRDefault="00597428" w:rsidP="00597428"/>
    <w:p w14:paraId="06A1FD22" w14:textId="0F78BEA5" w:rsidR="009A227F" w:rsidRDefault="009A227F" w:rsidP="00597428"/>
    <w:p w14:paraId="263689BF" w14:textId="154F3B02" w:rsidR="009A227F" w:rsidRDefault="009A227F" w:rsidP="00597428"/>
    <w:p w14:paraId="1B976E4E" w14:textId="1B6F711E" w:rsidR="009A227F" w:rsidRDefault="009A227F" w:rsidP="00597428"/>
    <w:p w14:paraId="1D534A04" w14:textId="1F4B452F" w:rsidR="009A227F" w:rsidRDefault="009A227F" w:rsidP="00597428"/>
    <w:p w14:paraId="25A9EBBA" w14:textId="02C4F546" w:rsidR="009A227F" w:rsidRDefault="009A227F" w:rsidP="00597428"/>
    <w:p w14:paraId="59022278" w14:textId="41F13D99" w:rsidR="009A227F" w:rsidRDefault="009A227F" w:rsidP="00597428"/>
    <w:p w14:paraId="5ED4E58E" w14:textId="287763A9" w:rsidR="009A227F" w:rsidRDefault="009A227F" w:rsidP="00597428"/>
    <w:p w14:paraId="07371387" w14:textId="66F4E04E" w:rsidR="009A227F" w:rsidRDefault="009A227F" w:rsidP="00597428"/>
    <w:p w14:paraId="5B4E0E5D" w14:textId="5C89F38E" w:rsidR="009A227F" w:rsidRDefault="009A227F" w:rsidP="00597428"/>
    <w:p w14:paraId="33516C66" w14:textId="55B8486A" w:rsidR="009A227F" w:rsidRDefault="009A227F" w:rsidP="00597428"/>
    <w:p w14:paraId="19BEEFAA" w14:textId="4CFD087A" w:rsidR="009A227F" w:rsidRDefault="009A227F" w:rsidP="00597428"/>
    <w:p w14:paraId="223B013F" w14:textId="4CAB87F5" w:rsidR="009A227F" w:rsidRDefault="009A227F" w:rsidP="00597428"/>
    <w:p w14:paraId="6B8B9313" w14:textId="64962E45" w:rsidR="009A227F" w:rsidRDefault="009A227F" w:rsidP="00597428"/>
    <w:p w14:paraId="7079FC55" w14:textId="12D23EF8" w:rsidR="009A227F" w:rsidRDefault="009A227F" w:rsidP="00597428"/>
    <w:p w14:paraId="26C66DC3" w14:textId="256D9820" w:rsidR="009A227F" w:rsidRDefault="009A227F" w:rsidP="00597428"/>
    <w:p w14:paraId="7871C5A2" w14:textId="3FB7D907" w:rsidR="009A227F" w:rsidRDefault="009A227F" w:rsidP="00597428"/>
    <w:p w14:paraId="0B0DC115" w14:textId="29B4E672" w:rsidR="009A227F" w:rsidRDefault="009A227F" w:rsidP="00597428"/>
    <w:p w14:paraId="1BF97683" w14:textId="4C4443ED" w:rsidR="009A227F" w:rsidRDefault="009A227F" w:rsidP="00597428"/>
    <w:p w14:paraId="71EEA7BF" w14:textId="6BA6439E" w:rsidR="009A227F" w:rsidRDefault="009A227F" w:rsidP="00597428"/>
    <w:p w14:paraId="647D00B4" w14:textId="2A90E06B" w:rsidR="009A227F" w:rsidRDefault="009A227F" w:rsidP="00597428"/>
    <w:p w14:paraId="12FE3959" w14:textId="3DEAC1F5" w:rsidR="009A227F" w:rsidRDefault="009A227F" w:rsidP="00597428"/>
    <w:p w14:paraId="721F9770" w14:textId="41018FCF" w:rsidR="009A227F" w:rsidRDefault="009A227F" w:rsidP="00597428"/>
    <w:p w14:paraId="73F6D63B" w14:textId="5F859410" w:rsidR="009A227F" w:rsidRDefault="009A227F" w:rsidP="00597428"/>
    <w:p w14:paraId="228E02C1" w14:textId="3D0C70E4" w:rsidR="009A227F" w:rsidRDefault="009A227F" w:rsidP="00597428"/>
    <w:p w14:paraId="0F7E8C1F" w14:textId="77777777" w:rsidR="009A227F" w:rsidRDefault="009A227F" w:rsidP="00597428">
      <w:pPr>
        <w:sectPr w:rsidR="009A227F" w:rsidSect="00E23751">
          <w:pgSz w:w="12240" w:h="15840"/>
          <w:pgMar w:top="720" w:right="720" w:bottom="720" w:left="720" w:header="720" w:footer="720" w:gutter="0"/>
          <w:cols w:space="720"/>
          <w:docGrid w:linePitch="360"/>
        </w:sectPr>
      </w:pPr>
    </w:p>
    <w:p w14:paraId="1A93629D" w14:textId="27F7A120" w:rsidR="009A227F" w:rsidRPr="00595157" w:rsidRDefault="00891008" w:rsidP="00891008">
      <w:pPr>
        <w:pStyle w:val="Heading2"/>
      </w:pPr>
      <w:bookmarkStart w:id="5" w:name="_Toc89651190"/>
      <w:r w:rsidRPr="00595157">
        <w:lastRenderedPageBreak/>
        <w:t>5)</w:t>
      </w:r>
      <w:r w:rsidR="002539A8" w:rsidRPr="00595157">
        <w:t xml:space="preserve"> The logical</w:t>
      </w:r>
      <w:r w:rsidRPr="00595157">
        <w:t xml:space="preserve"> </w:t>
      </w:r>
      <w:r w:rsidR="002539A8" w:rsidRPr="00595157">
        <w:t>ERD</w:t>
      </w:r>
      <w:bookmarkEnd w:id="5"/>
      <w:r w:rsidR="002539A8" w:rsidRPr="00595157">
        <w:t xml:space="preserve"> </w:t>
      </w:r>
    </w:p>
    <w:p w14:paraId="61ED004C" w14:textId="5C313BE0" w:rsidR="005567B1" w:rsidRDefault="005567B1" w:rsidP="005567B1"/>
    <w:p w14:paraId="1E32E18E" w14:textId="3965A0C3" w:rsidR="002539A8" w:rsidRPr="002539A8" w:rsidRDefault="005567B1" w:rsidP="005567B1">
      <w:pPr>
        <w:jc w:val="center"/>
      </w:pPr>
      <w:r>
        <w:rPr>
          <w:noProof/>
        </w:rPr>
        <w:drawing>
          <wp:inline distT="0" distB="0" distL="0" distR="0" wp14:anchorId="58EF13D6" wp14:editId="27A18B30">
            <wp:extent cx="9300759" cy="5963920"/>
            <wp:effectExtent l="0" t="0" r="0" b="0"/>
            <wp:docPr id="8" name="Picture 8" descr="A picture containing dark, outdoor object, nigh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dark, outdoor object, night, night sky&#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9347808" cy="5994089"/>
                    </a:xfrm>
                    <a:prstGeom prst="rect">
                      <a:avLst/>
                    </a:prstGeom>
                  </pic:spPr>
                </pic:pic>
              </a:graphicData>
            </a:graphic>
          </wp:inline>
        </w:drawing>
      </w:r>
    </w:p>
    <w:p w14:paraId="4CC9E378" w14:textId="77777777" w:rsidR="00891008" w:rsidRDefault="00891008" w:rsidP="00597428">
      <w:pPr>
        <w:sectPr w:rsidR="00891008" w:rsidSect="009A227F">
          <w:pgSz w:w="15840" w:h="12240" w:orient="landscape"/>
          <w:pgMar w:top="720" w:right="720" w:bottom="720" w:left="720" w:header="720" w:footer="720" w:gutter="0"/>
          <w:cols w:space="720"/>
          <w:docGrid w:linePitch="360"/>
        </w:sectPr>
      </w:pPr>
    </w:p>
    <w:p w14:paraId="49721367" w14:textId="0F23E846" w:rsidR="001735D1" w:rsidRPr="00595157" w:rsidRDefault="00372697" w:rsidP="001735D1">
      <w:pPr>
        <w:pStyle w:val="Heading2"/>
      </w:pPr>
      <w:bookmarkStart w:id="6" w:name="_Toc89651191"/>
      <w:r w:rsidRPr="00595157">
        <w:lastRenderedPageBreak/>
        <w:t xml:space="preserve">6) </w:t>
      </w:r>
      <w:r w:rsidR="00BF0324" w:rsidRPr="00595157">
        <w:t>SQL query</w:t>
      </w:r>
      <w:bookmarkEnd w:id="6"/>
    </w:p>
    <w:p w14:paraId="21352166" w14:textId="77777777" w:rsidR="00BF0324" w:rsidRPr="00595157" w:rsidRDefault="00BF0324" w:rsidP="00BF0324">
      <w:pPr>
        <w:rPr>
          <w:sz w:val="26"/>
          <w:szCs w:val="26"/>
        </w:rPr>
      </w:pPr>
    </w:p>
    <w:p w14:paraId="5A05BDF9" w14:textId="77777777" w:rsidR="00A463C5" w:rsidRDefault="00A463C5" w:rsidP="008C50C4">
      <w:r>
        <w:t>Creating the database</w:t>
      </w:r>
      <w:r>
        <w:rPr>
          <w:noProof/>
        </w:rPr>
        <w:drawing>
          <wp:inline distT="0" distB="0" distL="0" distR="0" wp14:anchorId="133B69DE" wp14:editId="023C080D">
            <wp:extent cx="6858000" cy="3601085"/>
            <wp:effectExtent l="0" t="0" r="0" b="0"/>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58000" cy="3601085"/>
                    </a:xfrm>
                    <a:prstGeom prst="rect">
                      <a:avLst/>
                    </a:prstGeom>
                  </pic:spPr>
                </pic:pic>
              </a:graphicData>
            </a:graphic>
          </wp:inline>
        </w:drawing>
      </w:r>
    </w:p>
    <w:p w14:paraId="5CE578CA" w14:textId="77777777" w:rsidR="00A463C5" w:rsidRDefault="00A463C5" w:rsidP="008C50C4"/>
    <w:p w14:paraId="6960E71D" w14:textId="49E01AB5" w:rsidR="00A463C5" w:rsidRDefault="00A463C5" w:rsidP="008C50C4">
      <w:r>
        <w:rPr>
          <w:noProof/>
        </w:rPr>
        <w:drawing>
          <wp:inline distT="0" distB="0" distL="0" distR="0" wp14:anchorId="280F0526" wp14:editId="24B3A79F">
            <wp:extent cx="6858000" cy="3672205"/>
            <wp:effectExtent l="0" t="0" r="0" b="4445"/>
            <wp:docPr id="35" name="Picture 35" descr="Graphical user interface, text, application, Word,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 Word, emai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3672205"/>
                    </a:xfrm>
                    <a:prstGeom prst="rect">
                      <a:avLst/>
                    </a:prstGeom>
                  </pic:spPr>
                </pic:pic>
              </a:graphicData>
            </a:graphic>
          </wp:inline>
        </w:drawing>
      </w:r>
    </w:p>
    <w:p w14:paraId="356D70D7" w14:textId="13EE31C6" w:rsidR="00A463C5" w:rsidRDefault="00A463C5" w:rsidP="008C50C4"/>
    <w:p w14:paraId="141C8DDA" w14:textId="45426539" w:rsidR="00A463C5" w:rsidRDefault="00A463C5" w:rsidP="008C50C4">
      <w:pPr>
        <w:rPr>
          <w:noProof/>
        </w:rPr>
      </w:pPr>
      <w:r>
        <w:lastRenderedPageBreak/>
        <w:t>Creating the studio table</w:t>
      </w:r>
      <w:r>
        <w:rPr>
          <w:noProof/>
        </w:rPr>
        <w:t xml:space="preserve">   </w:t>
      </w:r>
    </w:p>
    <w:p w14:paraId="410AAD9F" w14:textId="3C818A23" w:rsidR="003E5378" w:rsidRDefault="003E5378" w:rsidP="008C50C4">
      <w:pPr>
        <w:rPr>
          <w:noProof/>
        </w:rPr>
      </w:pPr>
      <w:r>
        <w:rPr>
          <w:noProof/>
        </w:rPr>
        <w:drawing>
          <wp:inline distT="0" distB="0" distL="0" distR="0" wp14:anchorId="509D3456" wp14:editId="5747C13B">
            <wp:extent cx="6858000" cy="3628390"/>
            <wp:effectExtent l="0" t="0" r="0" b="0"/>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58000" cy="3628390"/>
                    </a:xfrm>
                    <a:prstGeom prst="rect">
                      <a:avLst/>
                    </a:prstGeom>
                  </pic:spPr>
                </pic:pic>
              </a:graphicData>
            </a:graphic>
          </wp:inline>
        </w:drawing>
      </w:r>
    </w:p>
    <w:p w14:paraId="6F341422" w14:textId="2AD59C4F" w:rsidR="003E5378" w:rsidRDefault="003E5378" w:rsidP="008C50C4">
      <w:pPr>
        <w:rPr>
          <w:noProof/>
        </w:rPr>
      </w:pPr>
      <w:r>
        <w:rPr>
          <w:noProof/>
        </w:rPr>
        <w:drawing>
          <wp:inline distT="0" distB="0" distL="0" distR="0" wp14:anchorId="5FDA508C" wp14:editId="265B27CF">
            <wp:extent cx="6858000" cy="3683635"/>
            <wp:effectExtent l="0" t="0" r="0" b="0"/>
            <wp:docPr id="47" name="Picture 47" descr="Graphical user interface, text,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Graphical user interface, text, application, Word&#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3683635"/>
                    </a:xfrm>
                    <a:prstGeom prst="rect">
                      <a:avLst/>
                    </a:prstGeom>
                  </pic:spPr>
                </pic:pic>
              </a:graphicData>
            </a:graphic>
          </wp:inline>
        </w:drawing>
      </w:r>
    </w:p>
    <w:p w14:paraId="4B93EBDF" w14:textId="1212F8E2" w:rsidR="003E5378" w:rsidRDefault="003E5378" w:rsidP="008C50C4">
      <w:pPr>
        <w:rPr>
          <w:noProof/>
        </w:rPr>
      </w:pPr>
      <w:r>
        <w:rPr>
          <w:noProof/>
        </w:rPr>
        <w:t xml:space="preserve">   </w:t>
      </w:r>
    </w:p>
    <w:p w14:paraId="7CE2B0EB" w14:textId="77777777" w:rsidR="003E5378" w:rsidRDefault="003E5378" w:rsidP="008C50C4">
      <w:pPr>
        <w:rPr>
          <w:noProof/>
        </w:rPr>
      </w:pPr>
    </w:p>
    <w:p w14:paraId="220FF6C8" w14:textId="597B27BA" w:rsidR="003E5378" w:rsidRDefault="003E5378" w:rsidP="008C50C4">
      <w:pPr>
        <w:rPr>
          <w:noProof/>
        </w:rPr>
      </w:pPr>
    </w:p>
    <w:p w14:paraId="64AFF8F0" w14:textId="15C38A9D" w:rsidR="003E5378" w:rsidRDefault="003E5378" w:rsidP="008C50C4">
      <w:pPr>
        <w:rPr>
          <w:noProof/>
        </w:rPr>
      </w:pPr>
      <w:r>
        <w:rPr>
          <w:noProof/>
        </w:rPr>
        <w:lastRenderedPageBreak/>
        <w:t>Creating the equipment table</w:t>
      </w:r>
    </w:p>
    <w:p w14:paraId="30C49DF2" w14:textId="5B5E7F5C" w:rsidR="003E5378" w:rsidRDefault="003E5378" w:rsidP="008C50C4">
      <w:pPr>
        <w:rPr>
          <w:noProof/>
        </w:rPr>
      </w:pPr>
      <w:r>
        <w:rPr>
          <w:noProof/>
        </w:rPr>
        <w:drawing>
          <wp:inline distT="0" distB="0" distL="0" distR="0" wp14:anchorId="5348DF5C" wp14:editId="5241B26C">
            <wp:extent cx="6858000" cy="3615055"/>
            <wp:effectExtent l="0" t="0" r="0" b="4445"/>
            <wp:docPr id="48" name="Picture 4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text, applica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3615055"/>
                    </a:xfrm>
                    <a:prstGeom prst="rect">
                      <a:avLst/>
                    </a:prstGeom>
                  </pic:spPr>
                </pic:pic>
              </a:graphicData>
            </a:graphic>
          </wp:inline>
        </w:drawing>
      </w:r>
    </w:p>
    <w:p w14:paraId="5A21DC99" w14:textId="64229446" w:rsidR="003E5378" w:rsidRDefault="003E5378" w:rsidP="008C50C4">
      <w:pPr>
        <w:rPr>
          <w:noProof/>
        </w:rPr>
      </w:pPr>
    </w:p>
    <w:p w14:paraId="1D9F3B44" w14:textId="28976A13" w:rsidR="003E5378" w:rsidRDefault="003E5378" w:rsidP="008C50C4">
      <w:pPr>
        <w:rPr>
          <w:noProof/>
        </w:rPr>
      </w:pPr>
      <w:r>
        <w:rPr>
          <w:noProof/>
        </w:rPr>
        <w:drawing>
          <wp:inline distT="0" distB="0" distL="0" distR="0" wp14:anchorId="53CD2B73" wp14:editId="2C64B4B8">
            <wp:extent cx="6858000" cy="3679190"/>
            <wp:effectExtent l="0" t="0" r="0" b="0"/>
            <wp:docPr id="49" name="Picture 49" descr="Graphical user interface, text, application, Word,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Word, email&#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2FD0865D" w14:textId="2E75C4EC" w:rsidR="003E5378" w:rsidRDefault="003E5378" w:rsidP="008C50C4">
      <w:pPr>
        <w:rPr>
          <w:noProof/>
        </w:rPr>
      </w:pPr>
    </w:p>
    <w:p w14:paraId="77104F8C" w14:textId="77777777" w:rsidR="003E5378" w:rsidRDefault="003E5378" w:rsidP="008C50C4">
      <w:pPr>
        <w:rPr>
          <w:noProof/>
        </w:rPr>
      </w:pPr>
    </w:p>
    <w:p w14:paraId="64999B17" w14:textId="61AD5CA1" w:rsidR="003E5378" w:rsidRDefault="003E5378" w:rsidP="008C50C4">
      <w:pPr>
        <w:rPr>
          <w:noProof/>
        </w:rPr>
      </w:pPr>
      <w:r>
        <w:rPr>
          <w:noProof/>
        </w:rPr>
        <w:lastRenderedPageBreak/>
        <w:t>Adding data into studio table</w:t>
      </w:r>
    </w:p>
    <w:p w14:paraId="52C76A39" w14:textId="47EEDDBB" w:rsidR="003E5378" w:rsidRDefault="003E5378" w:rsidP="008C50C4">
      <w:pPr>
        <w:rPr>
          <w:noProof/>
        </w:rPr>
      </w:pPr>
      <w:r>
        <w:rPr>
          <w:noProof/>
        </w:rPr>
        <w:drawing>
          <wp:inline distT="0" distB="0" distL="0" distR="0" wp14:anchorId="2EC025C9" wp14:editId="6DDBACBD">
            <wp:extent cx="6858000" cy="3679190"/>
            <wp:effectExtent l="0" t="0" r="0" b="0"/>
            <wp:docPr id="50" name="Picture 50"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text,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31BD2A1F" w14:textId="5A3966FD" w:rsidR="003E5378" w:rsidRDefault="003E5378" w:rsidP="008C50C4">
      <w:pPr>
        <w:rPr>
          <w:noProof/>
        </w:rPr>
      </w:pPr>
    </w:p>
    <w:p w14:paraId="6730D0A0" w14:textId="2E23C844" w:rsidR="003E5378" w:rsidRDefault="003E5378" w:rsidP="008C50C4">
      <w:pPr>
        <w:rPr>
          <w:noProof/>
        </w:rPr>
      </w:pPr>
      <w:r>
        <w:rPr>
          <w:noProof/>
        </w:rPr>
        <w:drawing>
          <wp:inline distT="0" distB="0" distL="0" distR="0" wp14:anchorId="2DC6A14F" wp14:editId="43073735">
            <wp:extent cx="6858000" cy="3679190"/>
            <wp:effectExtent l="0" t="0" r="0" b="0"/>
            <wp:docPr id="51" name="Picture 51"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 application, Word&#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02FC698A" w14:textId="60698606" w:rsidR="003E5378" w:rsidRDefault="003E5378" w:rsidP="008C50C4">
      <w:pPr>
        <w:rPr>
          <w:noProof/>
        </w:rPr>
      </w:pPr>
    </w:p>
    <w:p w14:paraId="735204E0" w14:textId="06DDC44C" w:rsidR="003E5378" w:rsidRDefault="003E5378" w:rsidP="008C50C4">
      <w:pPr>
        <w:rPr>
          <w:noProof/>
        </w:rPr>
      </w:pPr>
    </w:p>
    <w:p w14:paraId="04C05B80" w14:textId="51E55534" w:rsidR="003E5378" w:rsidRDefault="003E5378" w:rsidP="008C50C4">
      <w:pPr>
        <w:rPr>
          <w:noProof/>
        </w:rPr>
      </w:pPr>
      <w:r>
        <w:rPr>
          <w:noProof/>
        </w:rPr>
        <w:lastRenderedPageBreak/>
        <w:drawing>
          <wp:inline distT="0" distB="0" distL="0" distR="0" wp14:anchorId="66027F6F" wp14:editId="467322FC">
            <wp:extent cx="6858000" cy="3679190"/>
            <wp:effectExtent l="0" t="0" r="0" b="0"/>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35DEC5FE" w14:textId="3E5E62B0" w:rsidR="003E5378" w:rsidRDefault="003E5378" w:rsidP="008C50C4">
      <w:pPr>
        <w:rPr>
          <w:noProof/>
        </w:rPr>
      </w:pPr>
    </w:p>
    <w:p w14:paraId="45FCC35E" w14:textId="4A11FA88" w:rsidR="003E5378" w:rsidRDefault="003E5378" w:rsidP="008C50C4">
      <w:pPr>
        <w:rPr>
          <w:noProof/>
        </w:rPr>
      </w:pPr>
    </w:p>
    <w:p w14:paraId="2EC51D35" w14:textId="5AFE4003" w:rsidR="003E5378" w:rsidRDefault="003E5378" w:rsidP="008C50C4">
      <w:pPr>
        <w:rPr>
          <w:noProof/>
        </w:rPr>
      </w:pPr>
    </w:p>
    <w:p w14:paraId="66EA910C" w14:textId="4FCB7105" w:rsidR="003E5378" w:rsidRDefault="003E5378" w:rsidP="008C50C4">
      <w:pPr>
        <w:rPr>
          <w:noProof/>
        </w:rPr>
      </w:pPr>
    </w:p>
    <w:p w14:paraId="4ABBA9BA" w14:textId="1C6B2767" w:rsidR="003E5378" w:rsidRDefault="003E5378" w:rsidP="008C50C4">
      <w:pPr>
        <w:rPr>
          <w:noProof/>
        </w:rPr>
      </w:pPr>
    </w:p>
    <w:p w14:paraId="55D3644C" w14:textId="29BB9532" w:rsidR="003E5378" w:rsidRDefault="003E5378" w:rsidP="008C50C4">
      <w:pPr>
        <w:rPr>
          <w:noProof/>
        </w:rPr>
      </w:pPr>
    </w:p>
    <w:p w14:paraId="1C5773FC" w14:textId="620955B3" w:rsidR="003E5378" w:rsidRDefault="003E5378" w:rsidP="008C50C4">
      <w:pPr>
        <w:rPr>
          <w:noProof/>
        </w:rPr>
      </w:pPr>
    </w:p>
    <w:p w14:paraId="1B2994FD" w14:textId="25456309" w:rsidR="003E5378" w:rsidRDefault="003E5378" w:rsidP="008C50C4">
      <w:pPr>
        <w:rPr>
          <w:noProof/>
        </w:rPr>
      </w:pPr>
    </w:p>
    <w:p w14:paraId="71F521CA" w14:textId="641E3432" w:rsidR="003E5378" w:rsidRDefault="003E5378" w:rsidP="008C50C4">
      <w:pPr>
        <w:rPr>
          <w:noProof/>
        </w:rPr>
      </w:pPr>
    </w:p>
    <w:p w14:paraId="75C55F11" w14:textId="2FDD0783" w:rsidR="003E5378" w:rsidRDefault="003E5378" w:rsidP="008C50C4">
      <w:pPr>
        <w:rPr>
          <w:noProof/>
        </w:rPr>
      </w:pPr>
    </w:p>
    <w:p w14:paraId="4D75FBA4" w14:textId="42438E42" w:rsidR="003E5378" w:rsidRDefault="003E5378" w:rsidP="008C50C4">
      <w:pPr>
        <w:rPr>
          <w:noProof/>
        </w:rPr>
      </w:pPr>
    </w:p>
    <w:p w14:paraId="34B53EFD" w14:textId="283E2E8D" w:rsidR="003E5378" w:rsidRDefault="003E5378" w:rsidP="008C50C4">
      <w:pPr>
        <w:rPr>
          <w:noProof/>
        </w:rPr>
      </w:pPr>
    </w:p>
    <w:p w14:paraId="748CAB5D" w14:textId="53970E50" w:rsidR="003E5378" w:rsidRDefault="003E5378" w:rsidP="008C50C4">
      <w:pPr>
        <w:rPr>
          <w:noProof/>
        </w:rPr>
      </w:pPr>
    </w:p>
    <w:p w14:paraId="650CF2E5" w14:textId="3CCF213F" w:rsidR="003E5378" w:rsidRDefault="003E5378" w:rsidP="008C50C4">
      <w:pPr>
        <w:rPr>
          <w:noProof/>
        </w:rPr>
      </w:pPr>
    </w:p>
    <w:p w14:paraId="713B307F" w14:textId="06C06456" w:rsidR="003E5378" w:rsidRDefault="003E5378" w:rsidP="008C50C4">
      <w:pPr>
        <w:rPr>
          <w:noProof/>
        </w:rPr>
      </w:pPr>
    </w:p>
    <w:p w14:paraId="1DD5F5CF" w14:textId="3443D360" w:rsidR="003E5378" w:rsidRDefault="003E5378" w:rsidP="008C50C4">
      <w:pPr>
        <w:rPr>
          <w:noProof/>
        </w:rPr>
      </w:pPr>
    </w:p>
    <w:p w14:paraId="2910E72A" w14:textId="409655B6" w:rsidR="003E5378" w:rsidRDefault="003E5378" w:rsidP="008C50C4">
      <w:pPr>
        <w:rPr>
          <w:noProof/>
        </w:rPr>
      </w:pPr>
    </w:p>
    <w:p w14:paraId="501837B4" w14:textId="59FA4B06" w:rsidR="003E5378" w:rsidRDefault="003E5378" w:rsidP="003E5378">
      <w:pPr>
        <w:rPr>
          <w:noProof/>
        </w:rPr>
      </w:pPr>
      <w:r>
        <w:rPr>
          <w:noProof/>
        </w:rPr>
        <w:lastRenderedPageBreak/>
        <w:t xml:space="preserve">Adding data into </w:t>
      </w:r>
      <w:r w:rsidR="00B36CE3">
        <w:rPr>
          <w:noProof/>
        </w:rPr>
        <w:t>equipment</w:t>
      </w:r>
      <w:r>
        <w:rPr>
          <w:noProof/>
        </w:rPr>
        <w:t xml:space="preserve"> table</w:t>
      </w:r>
    </w:p>
    <w:p w14:paraId="55657987" w14:textId="109A7487" w:rsidR="003E5378" w:rsidRDefault="003E5378" w:rsidP="008C50C4">
      <w:pPr>
        <w:rPr>
          <w:noProof/>
        </w:rPr>
      </w:pPr>
      <w:r>
        <w:rPr>
          <w:noProof/>
        </w:rPr>
        <w:drawing>
          <wp:inline distT="0" distB="0" distL="0" distR="0" wp14:anchorId="10752135" wp14:editId="4B4F69B0">
            <wp:extent cx="6858000" cy="3679190"/>
            <wp:effectExtent l="0" t="0" r="0" b="0"/>
            <wp:docPr id="53" name="Picture 5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text,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7FED2910" w14:textId="484D3A15" w:rsidR="003E5378" w:rsidRDefault="003E5378" w:rsidP="008C50C4">
      <w:pPr>
        <w:rPr>
          <w:noProof/>
        </w:rPr>
      </w:pPr>
    </w:p>
    <w:p w14:paraId="55BA076D" w14:textId="19E396A7" w:rsidR="003E5378" w:rsidRDefault="003E5378" w:rsidP="008C50C4">
      <w:pPr>
        <w:rPr>
          <w:noProof/>
        </w:rPr>
      </w:pPr>
      <w:r>
        <w:rPr>
          <w:noProof/>
        </w:rPr>
        <w:drawing>
          <wp:inline distT="0" distB="0" distL="0" distR="0" wp14:anchorId="4B1741F5" wp14:editId="099337E0">
            <wp:extent cx="6858000" cy="3679190"/>
            <wp:effectExtent l="0" t="0" r="0" b="0"/>
            <wp:docPr id="54" name="Picture 54"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application, Wor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2B7E6EBF" w14:textId="2C6B57C6" w:rsidR="003E5378" w:rsidRDefault="003E5378" w:rsidP="008C50C4">
      <w:pPr>
        <w:rPr>
          <w:noProof/>
        </w:rPr>
      </w:pPr>
    </w:p>
    <w:p w14:paraId="2D131E39" w14:textId="517B3BA2" w:rsidR="003E5378" w:rsidRDefault="003E5378" w:rsidP="008C50C4">
      <w:pPr>
        <w:rPr>
          <w:noProof/>
        </w:rPr>
      </w:pPr>
    </w:p>
    <w:p w14:paraId="7FABA843" w14:textId="18FD0093" w:rsidR="003E5378" w:rsidRDefault="003E5378" w:rsidP="008C50C4">
      <w:pPr>
        <w:rPr>
          <w:noProof/>
        </w:rPr>
      </w:pPr>
      <w:r>
        <w:rPr>
          <w:noProof/>
        </w:rPr>
        <w:lastRenderedPageBreak/>
        <w:drawing>
          <wp:inline distT="0" distB="0" distL="0" distR="0" wp14:anchorId="3D0BBA94" wp14:editId="02CA27AF">
            <wp:extent cx="6858000" cy="3679190"/>
            <wp:effectExtent l="0" t="0" r="0" b="0"/>
            <wp:docPr id="55" name="Picture 5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A screenshot of a computer&#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30E4B823" w14:textId="5178D461" w:rsidR="003E5378" w:rsidRDefault="003E5378" w:rsidP="008C50C4">
      <w:pPr>
        <w:rPr>
          <w:noProof/>
        </w:rPr>
      </w:pPr>
    </w:p>
    <w:p w14:paraId="237879E3" w14:textId="5FE8BB7A" w:rsidR="003E5378" w:rsidRDefault="003E5378" w:rsidP="008C50C4">
      <w:pPr>
        <w:rPr>
          <w:noProof/>
        </w:rPr>
      </w:pPr>
    </w:p>
    <w:p w14:paraId="7E6D1221" w14:textId="395D81E3" w:rsidR="003E5378" w:rsidRDefault="003E5378" w:rsidP="008C50C4">
      <w:pPr>
        <w:rPr>
          <w:noProof/>
        </w:rPr>
      </w:pPr>
    </w:p>
    <w:p w14:paraId="534CABB8" w14:textId="3F648BE8" w:rsidR="003E5378" w:rsidRDefault="003E5378" w:rsidP="008C50C4">
      <w:pPr>
        <w:rPr>
          <w:noProof/>
        </w:rPr>
      </w:pPr>
    </w:p>
    <w:p w14:paraId="0F5829DD" w14:textId="444AA9F3" w:rsidR="003E5378" w:rsidRDefault="003E5378" w:rsidP="008C50C4">
      <w:pPr>
        <w:rPr>
          <w:noProof/>
        </w:rPr>
      </w:pPr>
    </w:p>
    <w:p w14:paraId="7F669E9F" w14:textId="1EE047AE" w:rsidR="003E5378" w:rsidRDefault="003E5378" w:rsidP="008C50C4">
      <w:pPr>
        <w:rPr>
          <w:noProof/>
        </w:rPr>
      </w:pPr>
    </w:p>
    <w:p w14:paraId="1A557943" w14:textId="5C19AFF8" w:rsidR="003E5378" w:rsidRDefault="003E5378" w:rsidP="008C50C4">
      <w:pPr>
        <w:rPr>
          <w:noProof/>
        </w:rPr>
      </w:pPr>
    </w:p>
    <w:p w14:paraId="60809283" w14:textId="3F818820" w:rsidR="003E5378" w:rsidRDefault="003E5378" w:rsidP="008C50C4">
      <w:pPr>
        <w:rPr>
          <w:noProof/>
        </w:rPr>
      </w:pPr>
    </w:p>
    <w:p w14:paraId="675019FA" w14:textId="07016A4F" w:rsidR="003E5378" w:rsidRDefault="003E5378" w:rsidP="008C50C4">
      <w:pPr>
        <w:rPr>
          <w:noProof/>
        </w:rPr>
      </w:pPr>
    </w:p>
    <w:p w14:paraId="5C580E0C" w14:textId="77777777" w:rsidR="003E5378" w:rsidRDefault="003E5378" w:rsidP="008C50C4">
      <w:pPr>
        <w:rPr>
          <w:noProof/>
        </w:rPr>
      </w:pPr>
    </w:p>
    <w:p w14:paraId="3D774676" w14:textId="2B0B41EC" w:rsidR="008C50C4" w:rsidRPr="008C50C4" w:rsidRDefault="008C50C4" w:rsidP="008C50C4">
      <w:pPr>
        <w:rPr>
          <w:noProof/>
        </w:rPr>
      </w:pPr>
    </w:p>
    <w:p w14:paraId="22D5A872" w14:textId="02094FB3" w:rsidR="00372697" w:rsidRPr="00372697" w:rsidRDefault="00372697" w:rsidP="004C192A">
      <w:pPr>
        <w:pStyle w:val="Heading3"/>
      </w:pPr>
    </w:p>
    <w:p w14:paraId="7A4156DD" w14:textId="2F23AD6B" w:rsidR="00372697" w:rsidRDefault="008C50C4" w:rsidP="00372697">
      <w:r>
        <w:br w:type="textWrapping" w:clear="all"/>
      </w:r>
    </w:p>
    <w:p w14:paraId="2F79718F" w14:textId="4C5850D1" w:rsidR="008C50C4" w:rsidRDefault="008C50C4" w:rsidP="00372697"/>
    <w:p w14:paraId="73212D87" w14:textId="5AE78182" w:rsidR="00BF0324" w:rsidRDefault="00BF0324" w:rsidP="00372697"/>
    <w:p w14:paraId="4CA21D9B" w14:textId="223B32D8" w:rsidR="00BF0324" w:rsidRDefault="00BF0324" w:rsidP="00372697"/>
    <w:p w14:paraId="01FA255C" w14:textId="0D2F77B7" w:rsidR="00BC5B8F" w:rsidRDefault="00BC5B8F" w:rsidP="00BC5B8F">
      <w:pPr>
        <w:rPr>
          <w:sz w:val="26"/>
          <w:szCs w:val="26"/>
        </w:rPr>
      </w:pPr>
    </w:p>
    <w:p w14:paraId="36EB3B7C" w14:textId="6E97FBDC" w:rsidR="00372697" w:rsidRDefault="004D2CAC" w:rsidP="00372697">
      <w:pPr>
        <w:rPr>
          <w:sz w:val="26"/>
          <w:szCs w:val="26"/>
        </w:rPr>
      </w:pPr>
      <w:r>
        <w:rPr>
          <w:sz w:val="26"/>
          <w:szCs w:val="26"/>
        </w:rPr>
        <w:lastRenderedPageBreak/>
        <w:t xml:space="preserve">Answer </w:t>
      </w:r>
    </w:p>
    <w:p w14:paraId="57A62BD8" w14:textId="4DA846A8" w:rsidR="004D2CAC" w:rsidRDefault="005D6FA8" w:rsidP="00372697">
      <w:r>
        <w:rPr>
          <w:noProof/>
        </w:rPr>
        <w:drawing>
          <wp:inline distT="0" distB="0" distL="0" distR="0" wp14:anchorId="4BAB8CD9" wp14:editId="63508D83">
            <wp:extent cx="6858000" cy="3679190"/>
            <wp:effectExtent l="0" t="0" r="0" b="0"/>
            <wp:docPr id="56" name="Picture 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7A4A19B8" w14:textId="206117C1" w:rsidR="008C50C4" w:rsidRDefault="008C50C4" w:rsidP="00372697"/>
    <w:p w14:paraId="47D8FCEA" w14:textId="6A6B7785" w:rsidR="003E5378" w:rsidRDefault="003E5378" w:rsidP="00372697"/>
    <w:p w14:paraId="37D51357" w14:textId="7229BC17" w:rsidR="003E5378" w:rsidRDefault="005D6FA8" w:rsidP="00372697">
      <w:r>
        <w:rPr>
          <w:noProof/>
        </w:rPr>
        <w:drawing>
          <wp:inline distT="0" distB="0" distL="0" distR="0" wp14:anchorId="4621ABFA" wp14:editId="4A4F49D5">
            <wp:extent cx="6858000" cy="3679190"/>
            <wp:effectExtent l="0" t="0" r="0" b="0"/>
            <wp:docPr id="57" name="Picture 57"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 application, email&#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58000" cy="3679190"/>
                    </a:xfrm>
                    <a:prstGeom prst="rect">
                      <a:avLst/>
                    </a:prstGeom>
                  </pic:spPr>
                </pic:pic>
              </a:graphicData>
            </a:graphic>
          </wp:inline>
        </w:drawing>
      </w:r>
    </w:p>
    <w:p w14:paraId="69529B30" w14:textId="236A1D7E" w:rsidR="00BC5B8F" w:rsidRPr="00595157" w:rsidRDefault="00BC5B8F" w:rsidP="00BC5B8F">
      <w:pPr>
        <w:pStyle w:val="Heading2"/>
      </w:pPr>
      <w:bookmarkStart w:id="7" w:name="_Toc89651192"/>
      <w:r w:rsidRPr="00595157">
        <w:lastRenderedPageBreak/>
        <w:t xml:space="preserve">7) </w:t>
      </w:r>
      <w:r w:rsidRPr="00595157">
        <w:t>C</w:t>
      </w:r>
      <w:r w:rsidRPr="00595157">
        <w:t>omparative analysis table</w:t>
      </w:r>
      <w:r w:rsidRPr="00595157">
        <w:t xml:space="preserve"> Between </w:t>
      </w:r>
      <w:r w:rsidRPr="00595157">
        <w:t>Relational Databases vs. NoSQL databases with a view to inform the decision-making of the management of a firm.</w:t>
      </w:r>
      <w:bookmarkEnd w:id="7"/>
    </w:p>
    <w:p w14:paraId="09A69227" w14:textId="5BAD2E3B" w:rsidR="00BC5B8F" w:rsidRPr="00B22F28" w:rsidRDefault="00BC5B8F" w:rsidP="00BC5B8F">
      <w:pPr>
        <w:rPr>
          <w:sz w:val="28"/>
          <w:szCs w:val="28"/>
        </w:rPr>
      </w:pPr>
    </w:p>
    <w:p w14:paraId="7A7DF62F" w14:textId="27C124C7" w:rsidR="00BC5B8F" w:rsidRDefault="009319F7" w:rsidP="00372697">
      <w:r>
        <w:t xml:space="preserve"> Before Getting into the comparative analysis table Its Important to know what </w:t>
      </w:r>
      <w:r w:rsidR="00595157">
        <w:t>relational database is</w:t>
      </w:r>
      <w:r>
        <w:t xml:space="preserve"> and what is NoSQL </w:t>
      </w:r>
      <w:r w:rsidR="00595157">
        <w:t xml:space="preserve">      </w:t>
      </w:r>
      <w:r>
        <w:t>database</w:t>
      </w:r>
      <w:r w:rsidR="00595157">
        <w:t xml:space="preserve">. </w:t>
      </w:r>
    </w:p>
    <w:p w14:paraId="23C1981C" w14:textId="2F28FD39" w:rsidR="00595157" w:rsidRDefault="00595157" w:rsidP="00372697">
      <w:r w:rsidRPr="00595157">
        <w:t xml:space="preserve">For years, relational databases have been a widely used technology. </w:t>
      </w:r>
      <w:r w:rsidR="00072CCD" w:rsidRPr="00595157">
        <w:t>They are</w:t>
      </w:r>
      <w:r w:rsidRPr="00595157">
        <w:t xml:space="preserve"> well-established, well-proven, and widely used. There are </w:t>
      </w:r>
      <w:r w:rsidRPr="00595157">
        <w:t>several</w:t>
      </w:r>
      <w:r w:rsidRPr="00595157">
        <w:t xml:space="preserve"> database products, tools, and expertise to choose from. Relational databases keep track of data tables that are connected to one another. These tables have a set schema, manage data with SQL (Structured Query Language), and provide ACID guarantees.</w:t>
      </w:r>
      <w:r>
        <w:fldChar w:fldCharType="begin"/>
      </w:r>
      <w:r>
        <w:instrText xml:space="preserve"> ADDIN ZOTERO_ITEM CSL_CITATION {"citationID":"mrTkbJUE","properties":{"formattedCitation":"(Robvet, 2021)","plainCitation":"(Robvet, 2021)","noteIndex":0},"citationItems":[{"id":39,"uris":["http://zotero.org/users/local/KLf11Puo/items/6YYF2KTV"],"uri":["http://zotero.org/users/local/KLf11Puo/items/6YYF2KTV"],"itemData":{"id":39,"type":"webpage","abstract":"Learn about relational and NoSQL data in cloud-native applications","language":"en-us","title":"Relational vs. NoSQL data","URL":"https://docs.microsoft.com/en-us/dotnet/architecture/cloud-native/relational-vs-nosql-data","author":[{"family":"Robvet","given":""}],"accessed":{"date-parts":[["2021",12,5]]},"issued":{"date-parts":[["2021",11,30]]}}}],"schema":"https://github.com/citation-style-language/schema/raw/master/csl-citation.json"} </w:instrText>
      </w:r>
      <w:r>
        <w:fldChar w:fldCharType="separate"/>
      </w:r>
      <w:r w:rsidRPr="00595157">
        <w:rPr>
          <w:rFonts w:ascii="Calibri" w:hAnsi="Calibri" w:cs="Calibri"/>
        </w:rPr>
        <w:t>(Robvet, 2021)</w:t>
      </w:r>
      <w:r>
        <w:fldChar w:fldCharType="end"/>
      </w:r>
    </w:p>
    <w:p w14:paraId="07783997" w14:textId="28F68538" w:rsidR="008E6888" w:rsidRDefault="008E6888" w:rsidP="00372697">
      <w:r w:rsidRPr="008E6888">
        <w:t>No-SQL databases refer to high-performance, non-relational data stores</w:t>
      </w:r>
      <w:r>
        <w:t xml:space="preserve">. </w:t>
      </w:r>
      <w:r w:rsidRPr="008E6888">
        <w:t xml:space="preserve">They shine out for their ease of use, flexibility, resilience, and availability. NoSQL stores unstructured or semi-structured data, </w:t>
      </w:r>
      <w:r w:rsidR="00072CCD" w:rsidRPr="008E6888">
        <w:t>in</w:t>
      </w:r>
      <w:r w:rsidRPr="008E6888">
        <w:t xml:space="preserve"> key-value pairs or JSON documents, rather than joining tables of normalized data. Beyond the scope of a single database partition, most No-SQL databases do not satisfy ACID guarantees. NoSQL datastores are preferred by high-volume services that demand sub-second response times.</w:t>
      </w:r>
      <w:r>
        <w:t xml:space="preserve"> </w:t>
      </w:r>
      <w:r>
        <w:fldChar w:fldCharType="begin"/>
      </w:r>
      <w:r>
        <w:instrText xml:space="preserve"> ADDIN ZOTERO_ITEM CSL_CITATION {"citationID":"zwp7ckoj","properties":{"formattedCitation":"(Robvet, 2021)","plainCitation":"(Robvet, 2021)","noteIndex":0},"citationItems":[{"id":39,"uris":["http://zotero.org/users/local/KLf11Puo/items/6YYF2KTV"],"uri":["http://zotero.org/users/local/KLf11Puo/items/6YYF2KTV"],"itemData":{"id":39,"type":"webpage","abstract":"Learn about relational and NoSQL data in cloud-native applications","language":"en-us","title":"Relational vs. NoSQL data","URL":"https://docs.microsoft.com/en-us/dotnet/architecture/cloud-native/relational-vs-nosql-data","author":[{"family":"Robvet","given":""}],"accessed":{"date-parts":[["2021",12,5]]},"issued":{"date-parts":[["2021",11,30]]}}}],"schema":"https://github.com/citation-style-language/schema/raw/master/csl-citation.json"} </w:instrText>
      </w:r>
      <w:r>
        <w:fldChar w:fldCharType="separate"/>
      </w:r>
      <w:r w:rsidRPr="008E6888">
        <w:rPr>
          <w:rFonts w:ascii="Calibri" w:hAnsi="Calibri" w:cs="Calibri"/>
        </w:rPr>
        <w:t>(Robvet, 2021)</w:t>
      </w:r>
      <w:r>
        <w:fldChar w:fldCharType="end"/>
      </w:r>
    </w:p>
    <w:p w14:paraId="58FA23B5" w14:textId="210E5E73" w:rsidR="008E6888" w:rsidRDefault="00774495" w:rsidP="00372697">
      <w:r>
        <w:t xml:space="preserve">This will give you </w:t>
      </w:r>
      <w:r w:rsidR="00072CCD">
        <w:t>an</w:t>
      </w:r>
      <w:r>
        <w:t xml:space="preserve"> idea about these database systems. Now Using a comparative analysis </w:t>
      </w:r>
      <w:r w:rsidR="00072CCD">
        <w:t>table,</w:t>
      </w:r>
      <w:r>
        <w:t xml:space="preserve"> we</w:t>
      </w:r>
      <w:r w:rsidR="00072CCD">
        <w:t xml:space="preserve"> will get into more details.</w:t>
      </w:r>
    </w:p>
    <w:tbl>
      <w:tblPr>
        <w:tblStyle w:val="TableGrid"/>
        <w:tblW w:w="10975" w:type="dxa"/>
        <w:tblLook w:val="04A0" w:firstRow="1" w:lastRow="0" w:firstColumn="1" w:lastColumn="0" w:noHBand="0" w:noVBand="1"/>
      </w:tblPr>
      <w:tblGrid>
        <w:gridCol w:w="2515"/>
        <w:gridCol w:w="4140"/>
        <w:gridCol w:w="4320"/>
      </w:tblGrid>
      <w:tr w:rsidR="00072CCD" w:rsidRPr="00072CCD" w14:paraId="4F249A6F" w14:textId="77777777" w:rsidTr="00D01E4A">
        <w:trPr>
          <w:trHeight w:val="736"/>
        </w:trPr>
        <w:tc>
          <w:tcPr>
            <w:tcW w:w="2515" w:type="dxa"/>
          </w:tcPr>
          <w:p w14:paraId="3D9EFC97" w14:textId="68F97EB2" w:rsidR="00072CCD" w:rsidRPr="00072CCD" w:rsidRDefault="00072CCD" w:rsidP="00072CCD">
            <w:pPr>
              <w:spacing w:line="360" w:lineRule="auto"/>
              <w:jc w:val="center"/>
              <w:rPr>
                <w:b/>
                <w:bCs/>
                <w:sz w:val="28"/>
                <w:szCs w:val="28"/>
              </w:rPr>
            </w:pPr>
            <w:r w:rsidRPr="00072CCD">
              <w:rPr>
                <w:b/>
                <w:bCs/>
                <w:sz w:val="28"/>
                <w:szCs w:val="28"/>
              </w:rPr>
              <w:t>C</w:t>
            </w:r>
            <w:r w:rsidRPr="00072CCD">
              <w:rPr>
                <w:b/>
                <w:bCs/>
                <w:sz w:val="28"/>
                <w:szCs w:val="28"/>
              </w:rPr>
              <w:t>riterion</w:t>
            </w:r>
          </w:p>
        </w:tc>
        <w:tc>
          <w:tcPr>
            <w:tcW w:w="4140" w:type="dxa"/>
          </w:tcPr>
          <w:p w14:paraId="174CF504" w14:textId="562E264D" w:rsidR="00072CCD" w:rsidRPr="00072CCD" w:rsidRDefault="00072CCD" w:rsidP="00072CCD">
            <w:pPr>
              <w:jc w:val="center"/>
              <w:rPr>
                <w:b/>
                <w:bCs/>
                <w:sz w:val="28"/>
                <w:szCs w:val="28"/>
              </w:rPr>
            </w:pPr>
            <w:r w:rsidRPr="00072CCD">
              <w:rPr>
                <w:b/>
                <w:bCs/>
                <w:sz w:val="28"/>
                <w:szCs w:val="28"/>
              </w:rPr>
              <w:t>Relational Databases</w:t>
            </w:r>
          </w:p>
        </w:tc>
        <w:tc>
          <w:tcPr>
            <w:tcW w:w="4320" w:type="dxa"/>
          </w:tcPr>
          <w:p w14:paraId="7E604ADA" w14:textId="18BB70DA" w:rsidR="00072CCD" w:rsidRPr="00072CCD" w:rsidRDefault="00072CCD" w:rsidP="00072CCD">
            <w:pPr>
              <w:jc w:val="center"/>
              <w:rPr>
                <w:b/>
                <w:bCs/>
                <w:i/>
                <w:iCs/>
                <w:sz w:val="28"/>
                <w:szCs w:val="28"/>
              </w:rPr>
            </w:pPr>
            <w:r w:rsidRPr="00072CCD">
              <w:rPr>
                <w:b/>
                <w:bCs/>
                <w:sz w:val="28"/>
                <w:szCs w:val="28"/>
              </w:rPr>
              <w:t>NoSQL databases</w:t>
            </w:r>
          </w:p>
        </w:tc>
      </w:tr>
      <w:tr w:rsidR="00B769AD" w:rsidRPr="00D01E4A" w14:paraId="00E6A83F" w14:textId="77777777" w:rsidTr="00D01E4A">
        <w:trPr>
          <w:trHeight w:val="2888"/>
        </w:trPr>
        <w:tc>
          <w:tcPr>
            <w:tcW w:w="2515" w:type="dxa"/>
          </w:tcPr>
          <w:p w14:paraId="77D9B908" w14:textId="78E8710F" w:rsidR="00B769AD" w:rsidRPr="00072CCD" w:rsidRDefault="00B769AD" w:rsidP="00B769AD">
            <w:r>
              <w:t xml:space="preserve">1. </w:t>
            </w:r>
            <w:r w:rsidRPr="00FF7AA5">
              <w:rPr>
                <w:sz w:val="28"/>
                <w:szCs w:val="28"/>
              </w:rPr>
              <w:t>schemas</w:t>
            </w:r>
          </w:p>
        </w:tc>
        <w:tc>
          <w:tcPr>
            <w:tcW w:w="4140" w:type="dxa"/>
          </w:tcPr>
          <w:p w14:paraId="6A9396A5" w14:textId="1BFD4E6E" w:rsidR="00B769AD" w:rsidRDefault="00B769AD" w:rsidP="00B769AD">
            <w:r w:rsidRPr="003A016A">
              <w:t>Before you can insert data, you must first define your schema. Changing the schema structure of a relational database is costly, time-consuming, and frequently involves downtime or service interruptions.</w:t>
            </w:r>
          </w:p>
          <w:p w14:paraId="019F9768" w14:textId="168AEC2F" w:rsidR="00B769AD" w:rsidRDefault="00B769AD" w:rsidP="00B769AD">
            <w:r>
              <w:fldChar w:fldCharType="begin"/>
            </w:r>
            <w:r>
              <w:instrText xml:space="preserve"> ADDIN ZOTERO_ITEM CSL_CITATION {"citationID":"kmA8je1Z","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0B19C2">
              <w:rPr>
                <w:rFonts w:ascii="Calibri" w:hAnsi="Calibri" w:cs="Calibri"/>
              </w:rPr>
              <w:t>(Mohamed, Altrafi and Ismail, 2014)</w:t>
            </w:r>
            <w:r>
              <w:fldChar w:fldCharType="end"/>
            </w:r>
          </w:p>
          <w:p w14:paraId="769C6C9A" w14:textId="203D453F" w:rsidR="00B769AD" w:rsidRPr="00FF7AA5" w:rsidRDefault="00B769AD" w:rsidP="00B769AD"/>
        </w:tc>
        <w:tc>
          <w:tcPr>
            <w:tcW w:w="4320" w:type="dxa"/>
          </w:tcPr>
          <w:p w14:paraId="5A7718A6" w14:textId="77777777" w:rsidR="00D01E4A" w:rsidRDefault="00B769AD" w:rsidP="00B769AD">
            <w:r>
              <w:fldChar w:fldCharType="begin"/>
            </w:r>
            <w:r w:rsidR="00AF2613">
              <w:instrText xml:space="preserve"> ADDIN ZOTERO_ITEM CSL_CITATION {"citationID":"ii8diYsB","properties":{"formattedCitation":"(Mohamed, Altrafi and Ismail, 2014)","plainCitation":"(Mohamed, Altrafi and Ismail, 2014)","dontUpdate":true,"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00AF2613">
              <w:t>H</w:t>
            </w:r>
            <w:r w:rsidRPr="00313D2A">
              <w:t xml:space="preserve">ave a dynamic schema and work with "unstructured data." This implies you can start developing your application before even defining the schema. NoSQL databases are easier to modify when data and requirements change since they do not require a predefined schema. </w:t>
            </w:r>
            <w:r>
              <w:fldChar w:fldCharType="end"/>
            </w:r>
            <w:r>
              <w:t xml:space="preserve"> </w:t>
            </w:r>
          </w:p>
          <w:p w14:paraId="2BB5D211" w14:textId="1C00818F" w:rsidR="00B769AD" w:rsidRDefault="00B769AD" w:rsidP="00B769AD">
            <w:r>
              <w:fldChar w:fldCharType="begin"/>
            </w:r>
            <w:r w:rsidR="00AF2613">
              <w:instrText xml:space="preserve"> ADDIN ZOTERO_ITEM CSL_CITATION {"citationID":"kvBL2Mbg","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0B19C2">
              <w:rPr>
                <w:rFonts w:ascii="Calibri" w:hAnsi="Calibri" w:cs="Calibri"/>
              </w:rPr>
              <w:t>(Mohamed, Altrafi and Ismail, 2014)</w:t>
            </w:r>
            <w:r>
              <w:fldChar w:fldCharType="end"/>
            </w:r>
          </w:p>
          <w:p w14:paraId="69FF4428" w14:textId="165EE48C" w:rsidR="00B769AD" w:rsidRPr="00313D2A" w:rsidRDefault="00B769AD" w:rsidP="00B769AD"/>
        </w:tc>
      </w:tr>
      <w:tr w:rsidR="00B769AD" w:rsidRPr="00072CCD" w14:paraId="1DF95568" w14:textId="77777777" w:rsidTr="00D01E4A">
        <w:trPr>
          <w:trHeight w:val="1340"/>
        </w:trPr>
        <w:tc>
          <w:tcPr>
            <w:tcW w:w="2515" w:type="dxa"/>
          </w:tcPr>
          <w:p w14:paraId="6555696E" w14:textId="5B93FE8A" w:rsidR="00B769AD" w:rsidRPr="00843A72" w:rsidRDefault="00B769AD" w:rsidP="00B769AD">
            <w:pPr>
              <w:rPr>
                <w:rFonts w:cstheme="minorHAnsi"/>
                <w:sz w:val="28"/>
                <w:szCs w:val="28"/>
              </w:rPr>
            </w:pPr>
            <w:r w:rsidRPr="00843A72">
              <w:rPr>
                <w:rFonts w:cstheme="minorHAnsi"/>
                <w:sz w:val="28"/>
                <w:szCs w:val="28"/>
              </w:rPr>
              <w:t xml:space="preserve">2. </w:t>
            </w:r>
            <w:r w:rsidR="00843A72" w:rsidRPr="00843A72">
              <w:rPr>
                <w:rFonts w:cstheme="minorHAnsi"/>
                <w:spacing w:val="2"/>
                <w:sz w:val="28"/>
                <w:szCs w:val="28"/>
                <w:shd w:val="clear" w:color="auto" w:fill="FFFFFF"/>
              </w:rPr>
              <w:t>Structure</w:t>
            </w:r>
          </w:p>
        </w:tc>
        <w:tc>
          <w:tcPr>
            <w:tcW w:w="4140" w:type="dxa"/>
          </w:tcPr>
          <w:p w14:paraId="7ECF0E50" w14:textId="77777777" w:rsidR="00D01E4A" w:rsidRDefault="00AF2613" w:rsidP="00B769AD">
            <w:r w:rsidRPr="00AF2613">
              <w:t>organize and store data by tables with fixed columns and rows</w:t>
            </w:r>
            <w:r>
              <w:t xml:space="preserve">. </w:t>
            </w:r>
          </w:p>
          <w:p w14:paraId="18BA9314" w14:textId="2B65E355" w:rsidR="00B769AD" w:rsidRPr="00843A72" w:rsidRDefault="00AF2613" w:rsidP="00B769AD">
            <w:r>
              <w:fldChar w:fldCharType="begin"/>
            </w:r>
            <w:r>
              <w:instrText xml:space="preserve"> ADDIN ZOTERO_ITEM CSL_CITATION {"citationID":"qFSIjzYf","properties":{"formattedCitation":"(Berga and Franco, 2021)","plainCitation":"(Berga and Franco, 2021)","noteIndex":0},"citationItems":[{"id":44,"uris":["http://zotero.org/users/local/KLf11Puo/items/D2653XY2"],"uri":["http://zotero.org/users/local/KLf11Puo/items/D2653XY2"],"itemData":{"id":44,"type":"webpage","abstract":"This article explains when to use SQL or NoSQL databases and further provides a detailed comparison between both.","container-title":"Blog | Imaginary Cloud","language":"en","title":"SQL vs NoSQL: when to use?","title-short":"SQL vs NoSQL","URL":"https://www.imaginarycloud.com/blog/sql-vs-nosql/","author":[{"family":"Berga","given":"Mariana"},{"family":"Franco","given":"Tiago"}],"accessed":{"date-parts":[["2021",12,6]]},"issued":{"date-parts":[["2021",4,1]]}}}],"schema":"https://github.com/citation-style-language/schema/raw/master/csl-citation.json"} </w:instrText>
            </w:r>
            <w:r>
              <w:fldChar w:fldCharType="separate"/>
            </w:r>
            <w:r w:rsidRPr="00AF2613">
              <w:rPr>
                <w:rFonts w:ascii="Calibri" w:hAnsi="Calibri" w:cs="Calibri"/>
              </w:rPr>
              <w:t>(Berga and Franco, 2021)</w:t>
            </w:r>
            <w:r>
              <w:fldChar w:fldCharType="end"/>
            </w:r>
          </w:p>
        </w:tc>
        <w:tc>
          <w:tcPr>
            <w:tcW w:w="4320" w:type="dxa"/>
          </w:tcPr>
          <w:p w14:paraId="0A02799F" w14:textId="77777777" w:rsidR="00D01E4A" w:rsidRDefault="00AF2613" w:rsidP="00B769AD">
            <w:pPr>
              <w:rPr>
                <w:i/>
                <w:iCs/>
              </w:rPr>
            </w:pPr>
            <w:r w:rsidRPr="00AF2613">
              <w:t xml:space="preserve">can </w:t>
            </w:r>
            <w:r w:rsidRPr="00AF2613">
              <w:t>be</w:t>
            </w:r>
            <w:r w:rsidRPr="00AF2613">
              <w:t xml:space="preserve"> graph, document-oriented, key-value, column-oriented, and others</w:t>
            </w:r>
            <w:r w:rsidRPr="00AF2613">
              <w:rPr>
                <w:i/>
                <w:iCs/>
              </w:rPr>
              <w:t>.</w:t>
            </w:r>
          </w:p>
          <w:p w14:paraId="48A9323E" w14:textId="68651C7B" w:rsidR="00B769AD" w:rsidRPr="00AF2613" w:rsidRDefault="00AF2613" w:rsidP="00B769AD">
            <w:r>
              <w:rPr>
                <w:i/>
                <w:iCs/>
              </w:rPr>
              <w:fldChar w:fldCharType="begin"/>
            </w:r>
            <w:r>
              <w:rPr>
                <w:i/>
                <w:iCs/>
              </w:rPr>
              <w:instrText xml:space="preserve"> ADDIN ZOTERO_ITEM CSL_CITATION {"citationID":"MNEk7mpP","properties":{"formattedCitation":"(Berga and Franco, 2021)","plainCitation":"(Berga and Franco, 2021)","noteIndex":0},"citationItems":[{"id":44,"uris":["http://zotero.org/users/local/KLf11Puo/items/D2653XY2"],"uri":["http://zotero.org/users/local/KLf11Puo/items/D2653XY2"],"itemData":{"id":44,"type":"webpage","abstract":"This article explains when to use SQL or NoSQL databases and further provides a detailed comparison between both.","container-title":"Blog | Imaginary Cloud","language":"en","title":"SQL vs NoSQL: when to use?","title-short":"SQL vs NoSQL","URL":"https://www.imaginarycloud.com/blog/sql-vs-nosql/","author":[{"family":"Berga","given":"Mariana"},{"family":"Franco","given":"Tiago"}],"accessed":{"date-parts":[["2021",12,6]]},"issued":{"date-parts":[["2021",4,1]]}}}],"schema":"https://github.com/citation-style-language/schema/raw/master/csl-citation.json"} </w:instrText>
            </w:r>
            <w:r>
              <w:rPr>
                <w:i/>
                <w:iCs/>
              </w:rPr>
              <w:fldChar w:fldCharType="separate"/>
            </w:r>
            <w:r w:rsidRPr="00AF2613">
              <w:rPr>
                <w:rFonts w:ascii="Calibri" w:hAnsi="Calibri" w:cs="Calibri"/>
              </w:rPr>
              <w:t>(Berga and Franco, 2021)</w:t>
            </w:r>
            <w:r>
              <w:rPr>
                <w:i/>
                <w:iCs/>
              </w:rPr>
              <w:fldChar w:fldCharType="end"/>
            </w:r>
          </w:p>
        </w:tc>
      </w:tr>
      <w:tr w:rsidR="00B769AD" w:rsidRPr="00072CCD" w14:paraId="555E1502" w14:textId="77777777" w:rsidTr="00D01E4A">
        <w:trPr>
          <w:trHeight w:val="2600"/>
        </w:trPr>
        <w:tc>
          <w:tcPr>
            <w:tcW w:w="2515" w:type="dxa"/>
          </w:tcPr>
          <w:p w14:paraId="4ED9DE8B" w14:textId="253787C1" w:rsidR="00B769AD" w:rsidRPr="00D01E4A" w:rsidRDefault="0001295A" w:rsidP="00B769AD">
            <w:pPr>
              <w:rPr>
                <w:sz w:val="28"/>
                <w:szCs w:val="28"/>
              </w:rPr>
            </w:pPr>
            <w:r w:rsidRPr="00D01E4A">
              <w:rPr>
                <w:sz w:val="28"/>
                <w:szCs w:val="28"/>
              </w:rPr>
              <w:t>3</w:t>
            </w:r>
            <w:r w:rsidR="00D01E4A" w:rsidRPr="00D01E4A">
              <w:rPr>
                <w:sz w:val="28"/>
                <w:szCs w:val="28"/>
              </w:rPr>
              <w:t xml:space="preserve">.Data Consistency </w:t>
            </w:r>
          </w:p>
        </w:tc>
        <w:tc>
          <w:tcPr>
            <w:tcW w:w="4140" w:type="dxa"/>
          </w:tcPr>
          <w:p w14:paraId="173B56A9" w14:textId="53914607" w:rsidR="00B769AD" w:rsidRPr="00D01E4A" w:rsidRDefault="00D01E4A" w:rsidP="00B769AD">
            <w:pPr>
              <w:rPr>
                <w:rFonts w:cstheme="minorHAnsi"/>
              </w:rPr>
            </w:pPr>
            <w:r w:rsidRPr="00D01E4A">
              <w:rPr>
                <w:rFonts w:cstheme="minorHAnsi"/>
              </w:rPr>
              <w:t>Relational Databases are great at enforcing consistency.</w:t>
            </w:r>
            <w:r>
              <w:rPr>
                <w:rFonts w:cstheme="minorHAnsi"/>
              </w:rPr>
              <w:t xml:space="preserve"> </w:t>
            </w:r>
            <w:r>
              <w:rPr>
                <w:rFonts w:cstheme="minorHAnsi"/>
              </w:rPr>
              <w:fldChar w:fldCharType="begin"/>
            </w:r>
            <w:r>
              <w:rPr>
                <w:rFonts w:cstheme="minorHAnsi"/>
              </w:rPr>
              <w:instrText xml:space="preserve"> ADDIN ZOTERO_ITEM CSL_CITATION {"citationID":"K2q04s0I","properties":{"formattedCitation":"(Robvet, 2021)","plainCitation":"(Robvet, 2021)","noteIndex":0},"citationItems":[{"id":39,"uris":["http://zotero.org/users/local/KLf11Puo/items/6YYF2KTV"],"uri":["http://zotero.org/users/local/KLf11Puo/items/6YYF2KTV"],"itemData":{"id":39,"type":"webpage","abstract":"Learn about relational and NoSQL data in cloud-native applications","language":"en-us","title":"Relational vs. NoSQL data","URL":"https://docs.microsoft.com/en-us/dotnet/architecture/cloud-native/relational-vs-nosql-data","author":[{"family":"Robvet","given":""}],"accessed":{"date-parts":[["2021",12,5]]},"issued":{"date-parts":[["2021",11,30]]}}}],"schema":"https://github.com/citation-style-language/schema/raw/master/csl-citation.json"} </w:instrText>
            </w:r>
            <w:r>
              <w:rPr>
                <w:rFonts w:cstheme="minorHAnsi"/>
              </w:rPr>
              <w:fldChar w:fldCharType="separate"/>
            </w:r>
            <w:r w:rsidRPr="00D01E4A">
              <w:rPr>
                <w:rFonts w:ascii="Calibri" w:hAnsi="Calibri" w:cs="Calibri"/>
              </w:rPr>
              <w:t>(Robvet, 2021)</w:t>
            </w:r>
            <w:r>
              <w:rPr>
                <w:rFonts w:cstheme="minorHAnsi"/>
              </w:rPr>
              <w:fldChar w:fldCharType="end"/>
            </w:r>
          </w:p>
        </w:tc>
        <w:tc>
          <w:tcPr>
            <w:tcW w:w="4320" w:type="dxa"/>
          </w:tcPr>
          <w:p w14:paraId="601C0E67" w14:textId="77777777" w:rsidR="00B769AD" w:rsidRDefault="00D01E4A" w:rsidP="00B769AD">
            <w:r w:rsidRPr="00D01E4A">
              <w:t xml:space="preserve">It relies on the database management system, as </w:t>
            </w:r>
            <w:proofErr w:type="gramStart"/>
            <w:r w:rsidRPr="00D01E4A">
              <w:t>some</w:t>
            </w:r>
            <w:proofErr w:type="gramEnd"/>
            <w:r w:rsidRPr="00D01E4A">
              <w:t xml:space="preserve"> offer high consistency while others merely provide eventual consistency.</w:t>
            </w:r>
          </w:p>
          <w:p w14:paraId="5A7854E7" w14:textId="78A441E7" w:rsidR="00D01E4A" w:rsidRPr="00D01E4A" w:rsidRDefault="00D01E4A" w:rsidP="00B769AD">
            <w:r>
              <w:fldChar w:fldCharType="begin"/>
            </w:r>
            <w:r>
              <w:instrText xml:space="preserve"> ADDIN ZOTERO_ITEM CSL_CITATION {"citationID":"IZ9iSCBs","properties":{"formattedCitation":"(Robvet, 2021)","plainCitation":"(Robvet, 2021)","noteIndex":0},"citationItems":[{"id":39,"uris":["http://zotero.org/users/local/KLf11Puo/items/6YYF2KTV"],"uri":["http://zotero.org/users/local/KLf11Puo/items/6YYF2KTV"],"itemData":{"id":39,"type":"webpage","abstract":"Learn about relational and NoSQL data in cloud-native applications","language":"en-us","title":"Relational vs. NoSQL data","URL":"https://docs.microsoft.com/en-us/dotnet/architecture/cloud-native/relational-vs-nosql-data","author":[{"family":"Robvet","given":""}],"accessed":{"date-parts":[["2021",12,5]]},"issued":{"date-parts":[["2021",11,30]]}}}],"schema":"https://github.com/citation-style-language/schema/raw/master/csl-citation.json"} </w:instrText>
            </w:r>
            <w:r>
              <w:fldChar w:fldCharType="separate"/>
            </w:r>
            <w:r w:rsidRPr="00D01E4A">
              <w:rPr>
                <w:rFonts w:ascii="Calibri" w:hAnsi="Calibri" w:cs="Calibri"/>
              </w:rPr>
              <w:t>(Robvet, 2021)</w:t>
            </w:r>
            <w:r>
              <w:fldChar w:fldCharType="end"/>
            </w:r>
          </w:p>
        </w:tc>
      </w:tr>
      <w:tr w:rsidR="005E046B" w:rsidRPr="00072CCD" w14:paraId="7BA4A013" w14:textId="77777777" w:rsidTr="00D01E4A">
        <w:trPr>
          <w:trHeight w:val="2330"/>
        </w:trPr>
        <w:tc>
          <w:tcPr>
            <w:tcW w:w="2515" w:type="dxa"/>
          </w:tcPr>
          <w:p w14:paraId="09925AF4" w14:textId="799DF45D" w:rsidR="005E046B" w:rsidRPr="005E046B" w:rsidRDefault="005E046B" w:rsidP="005E046B">
            <w:pPr>
              <w:rPr>
                <w:sz w:val="28"/>
                <w:szCs w:val="28"/>
              </w:rPr>
            </w:pPr>
            <w:r w:rsidRPr="005E046B">
              <w:rPr>
                <w:sz w:val="28"/>
                <w:szCs w:val="28"/>
              </w:rPr>
              <w:lastRenderedPageBreak/>
              <w:t xml:space="preserve">4. Storage Type </w:t>
            </w:r>
          </w:p>
        </w:tc>
        <w:tc>
          <w:tcPr>
            <w:tcW w:w="4140" w:type="dxa"/>
          </w:tcPr>
          <w:p w14:paraId="0C6BE5F0" w14:textId="77777777" w:rsidR="005E046B" w:rsidRDefault="005E046B" w:rsidP="005E046B">
            <w:r w:rsidRPr="005E046B">
              <w:t>Highly Available Storage (SAN, RAID, etc.)</w:t>
            </w:r>
            <w:r w:rsidR="00AF5297">
              <w:t>.</w:t>
            </w:r>
          </w:p>
          <w:p w14:paraId="4EB8082C" w14:textId="03682C54" w:rsidR="00AF5297" w:rsidRPr="005E046B" w:rsidRDefault="00AF5297" w:rsidP="005E046B">
            <w:r>
              <w:fldChar w:fldCharType="begin"/>
            </w:r>
            <w:r>
              <w:instrText xml:space="preserve"> ADDIN ZOTERO_ITEM CSL_CITATION {"citationID":"ILO4MSaU","properties":{"formattedCitation":"(Li and Manoharan, 2013)","plainCitation":"(Li and Manoharan, 2013)","noteIndex":0},"citationItems":[{"id":45,"uris":["http://zotero.org/users/local/KLf11Puo/items/SLHWBGV9"],"uri":["http://zotero.org/users/local/KLf11Puo/items/SLHWBGV9"],"itemData":{"id":45,"type":"paper-conference","container-title":"2013 IEEE Pacific Rim Conference on Communications, Computers and Signal Processing (PACRIM)","DOI":"10.1109/PACRIM.2013.6625441","event":"2013 IEEE Pacific Rim Conference on Communications, Computers and Signal Processing (PACRIM)","event-place":"Victoria, BC, Canada","ISBN":"978-1-4799-1501-9","page":"15-19","publisher":"IEEE","publisher-place":"Victoria, BC, Canada","source":"DOI.org (Crossref)","title":"A performance comparison of SQL and NoSQL databases","URL":"http://ieeexplore.ieee.org/document/6625441/","author":[{"family":"Li","given":"Yishan"},{"family":"Manoharan","given":"Sathiamoorthy"}],"accessed":{"date-parts":[["2021",12,6]]},"issued":{"date-parts":[["2013",8]]}}}],"schema":"https://github.com/citation-style-language/schema/raw/master/csl-citation.json"} </w:instrText>
            </w:r>
            <w:r>
              <w:fldChar w:fldCharType="separate"/>
            </w:r>
            <w:r w:rsidRPr="00AF5297">
              <w:rPr>
                <w:rFonts w:ascii="Calibri" w:hAnsi="Calibri" w:cs="Calibri"/>
              </w:rPr>
              <w:t>(Li and Manoharan, 2013)</w:t>
            </w:r>
            <w:r>
              <w:fldChar w:fldCharType="end"/>
            </w:r>
          </w:p>
        </w:tc>
        <w:tc>
          <w:tcPr>
            <w:tcW w:w="4320" w:type="dxa"/>
          </w:tcPr>
          <w:p w14:paraId="16B2C449" w14:textId="77777777" w:rsidR="005E046B" w:rsidRDefault="005E046B" w:rsidP="005E046B">
            <w:r>
              <w:t>Commodity drives storage (standard</w:t>
            </w:r>
          </w:p>
          <w:p w14:paraId="051E6F68" w14:textId="63C81488" w:rsidR="005E046B" w:rsidRDefault="005E046B" w:rsidP="005E046B">
            <w:r>
              <w:t>HDDs, JBOD)</w:t>
            </w:r>
            <w:r w:rsidR="00AF5297">
              <w:t xml:space="preserve">. </w:t>
            </w:r>
            <w:r w:rsidR="00AF5297">
              <w:fldChar w:fldCharType="begin"/>
            </w:r>
            <w:r w:rsidR="00AF5297">
              <w:instrText xml:space="preserve"> ADDIN ZOTERO_ITEM CSL_CITATION {"citationID":"F5SbQm0y","properties":{"formattedCitation":"(Li and Manoharan, 2013)","plainCitation":"(Li and Manoharan, 2013)","noteIndex":0},"citationItems":[{"id":45,"uris":["http://zotero.org/users/local/KLf11Puo/items/SLHWBGV9"],"uri":["http://zotero.org/users/local/KLf11Puo/items/SLHWBGV9"],"itemData":{"id":45,"type":"paper-conference","container-title":"2013 IEEE Pacific Rim Conference on Communications, Computers and Signal Processing (PACRIM)","DOI":"10.1109/PACRIM.2013.6625441","event":"2013 IEEE Pacific Rim Conference on Communications, Computers and Signal Processing (PACRIM)","event-place":"Victoria, BC, Canada","ISBN":"978-1-4799-1501-9","page":"15-19","publisher":"IEEE","publisher-place":"Victoria, BC, Canada","source":"DOI.org (Crossref)","title":"A performance comparison of SQL and NoSQL databases","URL":"http://ieeexplore.ieee.org/document/6625441/","author":[{"family":"Li","given":"Yishan"},{"family":"Manoharan","given":"Sathiamoorthy"}],"accessed":{"date-parts":[["2021",12,6]]},"issued":{"date-parts":[["2013",8]]}}}],"schema":"https://github.com/citation-style-language/schema/raw/master/csl-citation.json"} </w:instrText>
            </w:r>
            <w:r w:rsidR="00AF5297">
              <w:fldChar w:fldCharType="separate"/>
            </w:r>
            <w:r w:rsidR="00AF5297" w:rsidRPr="00AF5297">
              <w:rPr>
                <w:rFonts w:ascii="Calibri" w:hAnsi="Calibri" w:cs="Calibri"/>
              </w:rPr>
              <w:t>(Li and Manoharan, 2013)</w:t>
            </w:r>
            <w:r w:rsidR="00AF5297">
              <w:fldChar w:fldCharType="end"/>
            </w:r>
          </w:p>
        </w:tc>
      </w:tr>
      <w:tr w:rsidR="00AF5297" w:rsidRPr="00072CCD" w14:paraId="47A7ACC7" w14:textId="77777777" w:rsidTr="00D01E4A">
        <w:trPr>
          <w:trHeight w:val="2330"/>
        </w:trPr>
        <w:tc>
          <w:tcPr>
            <w:tcW w:w="2515" w:type="dxa"/>
          </w:tcPr>
          <w:p w14:paraId="479A3E4B" w14:textId="080CF51D" w:rsidR="00AF5297" w:rsidRPr="005E046B" w:rsidRDefault="00AF5297" w:rsidP="00AF5297">
            <w:pPr>
              <w:rPr>
                <w:sz w:val="28"/>
                <w:szCs w:val="28"/>
              </w:rPr>
            </w:pPr>
            <w:r>
              <w:rPr>
                <w:sz w:val="28"/>
                <w:szCs w:val="28"/>
              </w:rPr>
              <w:t>5.</w:t>
            </w:r>
            <w:r>
              <w:t xml:space="preserve"> </w:t>
            </w:r>
            <w:r w:rsidRPr="00AF5297">
              <w:rPr>
                <w:sz w:val="28"/>
                <w:szCs w:val="28"/>
              </w:rPr>
              <w:t>infrastructures</w:t>
            </w:r>
          </w:p>
        </w:tc>
        <w:tc>
          <w:tcPr>
            <w:tcW w:w="4140" w:type="dxa"/>
          </w:tcPr>
          <w:p w14:paraId="5D876865" w14:textId="77777777" w:rsidR="00B37CAF" w:rsidRDefault="00AF5297" w:rsidP="00AF5297">
            <w:r w:rsidRPr="00AF5297">
              <w:t>Relational Databases often require high-end special-purpose hardware.</w:t>
            </w:r>
            <w:r>
              <w:t xml:space="preserve"> </w:t>
            </w:r>
          </w:p>
          <w:p w14:paraId="0354A016" w14:textId="24975AE9" w:rsidR="00AF5297" w:rsidRPr="005E046B" w:rsidRDefault="00AF5297" w:rsidP="00AF5297">
            <w:r>
              <w:fldChar w:fldCharType="begin"/>
            </w:r>
            <w:r>
              <w:instrText xml:space="preserve"> ADDIN ZOTERO_ITEM CSL_CITATION {"citationID":"62Kga5dQ","properties":{"formattedCitation":"(Berga and Franco, 2021)","plainCitation":"(Berga and Franco, 2021)","noteIndex":0},"citationItems":[{"id":44,"uris":["http://zotero.org/users/local/KLf11Puo/items/D2653XY2"],"uri":["http://zotero.org/users/local/KLf11Puo/items/D2653XY2"],"itemData":{"id":44,"type":"webpage","abstract":"This article explains when to use SQL or NoSQL databases and further provides a detailed comparison between both.","container-title":"Blog | Imaginary Cloud","language":"en","title":"SQL vs NoSQL: when to use?","title-short":"SQL vs NoSQL","URL":"https://www.imaginarycloud.com/blog/sql-vs-nosql/","author":[{"family":"Berga","given":"Mariana"},{"family":"Franco","given":"Tiago"}],"accessed":{"date-parts":[["2021",12,6]]},"issued":{"date-parts":[["2021",4,1]]}}}],"schema":"https://github.com/citation-style-language/schema/raw/master/csl-citation.json"} </w:instrText>
            </w:r>
            <w:r>
              <w:fldChar w:fldCharType="separate"/>
            </w:r>
            <w:r w:rsidRPr="00AF5297">
              <w:rPr>
                <w:rFonts w:ascii="Calibri" w:hAnsi="Calibri" w:cs="Calibri"/>
              </w:rPr>
              <w:t>(Berga and Franco, 2021)</w:t>
            </w:r>
            <w:r>
              <w:fldChar w:fldCharType="end"/>
            </w:r>
          </w:p>
        </w:tc>
        <w:tc>
          <w:tcPr>
            <w:tcW w:w="4320" w:type="dxa"/>
          </w:tcPr>
          <w:p w14:paraId="5EAFF129" w14:textId="77777777" w:rsidR="00AF5297" w:rsidRDefault="00AF5297" w:rsidP="00AF5297">
            <w:r w:rsidRPr="00AF5297">
              <w:t>NoSQL Databases are well known for their ability to run using cheap general-purpose hardware and scale horizontally</w:t>
            </w:r>
            <w:r>
              <w:t>.</w:t>
            </w:r>
          </w:p>
          <w:p w14:paraId="608E217D" w14:textId="687D7741" w:rsidR="00AF5297" w:rsidRDefault="00AF5297" w:rsidP="00AF5297">
            <w:r>
              <w:fldChar w:fldCharType="begin"/>
            </w:r>
            <w:r w:rsidR="00B37CAF">
              <w:instrText xml:space="preserve"> ADDIN ZOTERO_ITEM CSL_CITATION {"citationID":"0rh5Vozi","properties":{"formattedCitation":"(Berga and Franco, 2021)","plainCitation":"(Berga and Franco, 2021)","noteIndex":0},"citationItems":[{"id":44,"uris":["http://zotero.org/users/local/KLf11Puo/items/D2653XY2"],"uri":["http://zotero.org/users/local/KLf11Puo/items/D2653XY2"],"itemData":{"id":44,"type":"webpage","abstract":"This article explains when to use SQL or NoSQL databases and further provides a detailed comparison between both.","container-title":"Blog | Imaginary Cloud","language":"en","title":"SQL vs NoSQL: when to use?","title-short":"SQL vs NoSQL","URL":"https://www.imaginarycloud.com/blog/sql-vs-nosql/","author":[{"family":"Berga","given":"Mariana"},{"family":"Franco","given":"Tiago"}],"accessed":{"date-parts":[["2021",12,6]]},"issued":{"date-parts":[["2021",4,1]]}}}],"schema":"https://github.com/citation-style-language/schema/raw/master/csl-citation.json"} </w:instrText>
            </w:r>
            <w:r>
              <w:fldChar w:fldCharType="separate"/>
            </w:r>
            <w:r w:rsidRPr="00AF5297">
              <w:rPr>
                <w:rFonts w:ascii="Calibri" w:hAnsi="Calibri" w:cs="Calibri"/>
              </w:rPr>
              <w:t>(Berga and Franco, 2021)</w:t>
            </w:r>
            <w:r>
              <w:fldChar w:fldCharType="end"/>
            </w:r>
          </w:p>
        </w:tc>
      </w:tr>
      <w:tr w:rsidR="00AF5297" w:rsidRPr="00072CCD" w14:paraId="68EBE945" w14:textId="77777777" w:rsidTr="00D01E4A">
        <w:trPr>
          <w:trHeight w:val="2330"/>
        </w:trPr>
        <w:tc>
          <w:tcPr>
            <w:tcW w:w="2515" w:type="dxa"/>
          </w:tcPr>
          <w:p w14:paraId="7E7726B2" w14:textId="31F3AFA1" w:rsidR="00AF5297" w:rsidRPr="005E046B" w:rsidRDefault="00B37CAF" w:rsidP="00AF5297">
            <w:pPr>
              <w:rPr>
                <w:sz w:val="28"/>
                <w:szCs w:val="28"/>
              </w:rPr>
            </w:pPr>
            <w:r>
              <w:rPr>
                <w:sz w:val="28"/>
                <w:szCs w:val="28"/>
              </w:rPr>
              <w:t>6.</w:t>
            </w:r>
            <w:r>
              <w:t xml:space="preserve"> </w:t>
            </w:r>
            <w:r w:rsidRPr="00B37CAF">
              <w:rPr>
                <w:sz w:val="28"/>
                <w:szCs w:val="28"/>
              </w:rPr>
              <w:t>Confidentiality</w:t>
            </w:r>
          </w:p>
        </w:tc>
        <w:tc>
          <w:tcPr>
            <w:tcW w:w="4140" w:type="dxa"/>
          </w:tcPr>
          <w:p w14:paraId="3C14844F" w14:textId="34E88CC0" w:rsidR="00AF5297" w:rsidRPr="005E046B" w:rsidRDefault="00B37CAF" w:rsidP="00AF5297">
            <w:r w:rsidRPr="00B37CAF">
              <w:t>Since rdbms use encryption techniques to store data encrypted, data confidentiality is frequently accomplished.</w:t>
            </w:r>
            <w:r>
              <w:t xml:space="preserve"> </w:t>
            </w:r>
            <w:r>
              <w:fldChar w:fldCharType="begin"/>
            </w:r>
            <w:r>
              <w:instrText xml:space="preserve"> ADDIN ZOTERO_ITEM CSL_CITATION {"citationID":"Fq0sAIWE","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c>
          <w:tcPr>
            <w:tcW w:w="4320" w:type="dxa"/>
          </w:tcPr>
          <w:p w14:paraId="7A249819" w14:textId="4B4BFAEE" w:rsidR="00AF5297" w:rsidRDefault="00B37CAF" w:rsidP="00AF5297">
            <w:r w:rsidRPr="00B37CAF">
              <w:t>Because data is frequently stored in clear form, data confidentiality is not achieved.</w:t>
            </w:r>
            <w:r>
              <w:t xml:space="preserve"> </w:t>
            </w:r>
            <w:r>
              <w:fldChar w:fldCharType="begin"/>
            </w:r>
            <w:r w:rsidR="00357EE0">
              <w:instrText xml:space="preserve"> ADDIN ZOTERO_ITEM CSL_CITATION {"citationID":"T7caDs2K","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r>
      <w:tr w:rsidR="00895970" w:rsidRPr="00072CCD" w14:paraId="49BB18DF" w14:textId="77777777" w:rsidTr="00D01E4A">
        <w:trPr>
          <w:trHeight w:val="2330"/>
        </w:trPr>
        <w:tc>
          <w:tcPr>
            <w:tcW w:w="2515" w:type="dxa"/>
          </w:tcPr>
          <w:p w14:paraId="5446CE25" w14:textId="521792F5" w:rsidR="00895970" w:rsidRDefault="00895970" w:rsidP="00895970">
            <w:pPr>
              <w:rPr>
                <w:sz w:val="28"/>
                <w:szCs w:val="28"/>
              </w:rPr>
            </w:pPr>
            <w:r w:rsidRPr="00895970">
              <w:rPr>
                <w:sz w:val="28"/>
                <w:szCs w:val="28"/>
              </w:rPr>
              <w:t>7. Data Integrity</w:t>
            </w:r>
          </w:p>
        </w:tc>
        <w:tc>
          <w:tcPr>
            <w:tcW w:w="4140" w:type="dxa"/>
          </w:tcPr>
          <w:p w14:paraId="3B5F32BD" w14:textId="209452BE" w:rsidR="00895970" w:rsidRPr="00B37CAF" w:rsidRDefault="00895970" w:rsidP="00895970">
            <w:r w:rsidRPr="00895970">
              <w:t>The ACID properties, that are used in relational databases, ensure that database transactions are processed securely and that data is integrated.</w:t>
            </w:r>
            <w:r>
              <w:t xml:space="preserve"> </w:t>
            </w:r>
            <w:r>
              <w:fldChar w:fldCharType="begin"/>
            </w:r>
            <w:r w:rsidR="00357EE0">
              <w:instrText xml:space="preserve"> ADDIN ZOTERO_ITEM CSL_CITATION {"citationID":"y10wjsim","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c>
          <w:tcPr>
            <w:tcW w:w="4320" w:type="dxa"/>
          </w:tcPr>
          <w:p w14:paraId="4E2A5992" w14:textId="41B69FD0" w:rsidR="00895970" w:rsidRPr="00B37CAF" w:rsidRDefault="00895970" w:rsidP="00895970">
            <w:r w:rsidRPr="00895970">
              <w:t>Since one of the BASE properties principle is that data integrity is not always achieved in NoSQL databases, integrity of data is not always maintained in NoSQL databases.</w:t>
            </w:r>
            <w:r>
              <w:t xml:space="preserve"> </w:t>
            </w:r>
            <w:r>
              <w:fldChar w:fldCharType="begin"/>
            </w:r>
            <w:r w:rsidR="00357EE0">
              <w:instrText xml:space="preserve"> ADDIN ZOTERO_ITEM CSL_CITATION {"citationID":"D7TaPTnb","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r>
      <w:tr w:rsidR="00605BE5" w:rsidRPr="00072CCD" w14:paraId="3938B1FC" w14:textId="77777777" w:rsidTr="00D01E4A">
        <w:trPr>
          <w:trHeight w:val="2330"/>
        </w:trPr>
        <w:tc>
          <w:tcPr>
            <w:tcW w:w="2515" w:type="dxa"/>
          </w:tcPr>
          <w:p w14:paraId="77F8F6AC" w14:textId="0B9E74BC" w:rsidR="00605BE5" w:rsidRPr="00895970" w:rsidRDefault="00605BE5" w:rsidP="00605BE5">
            <w:pPr>
              <w:rPr>
                <w:sz w:val="28"/>
                <w:szCs w:val="28"/>
              </w:rPr>
            </w:pPr>
            <w:r>
              <w:rPr>
                <w:sz w:val="28"/>
                <w:szCs w:val="28"/>
              </w:rPr>
              <w:t>8.</w:t>
            </w:r>
            <w:r>
              <w:t xml:space="preserve"> </w:t>
            </w:r>
            <w:r w:rsidRPr="00895970">
              <w:rPr>
                <w:sz w:val="28"/>
                <w:szCs w:val="28"/>
              </w:rPr>
              <w:t>Auditing</w:t>
            </w:r>
          </w:p>
        </w:tc>
        <w:tc>
          <w:tcPr>
            <w:tcW w:w="4140" w:type="dxa"/>
          </w:tcPr>
          <w:p w14:paraId="251C0F69" w14:textId="193296F5" w:rsidR="00605BE5" w:rsidRPr="00895970" w:rsidRDefault="00605BE5" w:rsidP="00605BE5">
            <w:r w:rsidRPr="00895970">
              <w:t>Provide auditing techniques that allow writing to the database.</w:t>
            </w:r>
            <w:r>
              <w:t xml:space="preserve"> </w:t>
            </w:r>
            <w:r>
              <w:fldChar w:fldCharType="begin"/>
            </w:r>
            <w:r w:rsidR="00357EE0">
              <w:instrText xml:space="preserve"> ADDIN ZOTERO_ITEM CSL_CITATION {"citationID":"s5qibwCL","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c>
          <w:tcPr>
            <w:tcW w:w="4320" w:type="dxa"/>
          </w:tcPr>
          <w:p w14:paraId="4087EA6A" w14:textId="1D25DD0F" w:rsidR="00605BE5" w:rsidRPr="00895970" w:rsidRDefault="00605BE5" w:rsidP="00605BE5">
            <w:r>
              <w:t xml:space="preserve">Most of NoSQL databases don’t provide auditing. </w:t>
            </w:r>
            <w:r>
              <w:fldChar w:fldCharType="begin"/>
            </w:r>
            <w:r w:rsidR="00357EE0">
              <w:instrText xml:space="preserve"> ADDIN ZOTERO_ITEM CSL_CITATION {"citationID":"qj7SxWEp","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r>
      <w:tr w:rsidR="00605BE5" w:rsidRPr="00072CCD" w14:paraId="237CFE15" w14:textId="77777777" w:rsidTr="00357EE0">
        <w:trPr>
          <w:trHeight w:val="2690"/>
        </w:trPr>
        <w:tc>
          <w:tcPr>
            <w:tcW w:w="2515" w:type="dxa"/>
          </w:tcPr>
          <w:p w14:paraId="4674BF58" w14:textId="774C8DBD" w:rsidR="00605BE5" w:rsidRPr="00895970" w:rsidRDefault="00357EE0" w:rsidP="00605BE5">
            <w:pPr>
              <w:rPr>
                <w:sz w:val="28"/>
                <w:szCs w:val="28"/>
              </w:rPr>
            </w:pPr>
            <w:r>
              <w:rPr>
                <w:sz w:val="28"/>
                <w:szCs w:val="28"/>
              </w:rPr>
              <w:lastRenderedPageBreak/>
              <w:t>9.Cloud</w:t>
            </w:r>
          </w:p>
        </w:tc>
        <w:tc>
          <w:tcPr>
            <w:tcW w:w="4140" w:type="dxa"/>
          </w:tcPr>
          <w:p w14:paraId="07DD76A1" w14:textId="1A06FE0D" w:rsidR="00605BE5" w:rsidRPr="005E046B" w:rsidRDefault="00357EE0" w:rsidP="00605BE5">
            <w:r w:rsidRPr="00357EE0">
              <w:t>They are</w:t>
            </w:r>
            <w:r w:rsidRPr="00357EE0">
              <w:t xml:space="preserve"> not well suited for cloud environments because they </w:t>
            </w:r>
            <w:r w:rsidR="0039527C" w:rsidRPr="00357EE0">
              <w:t>do not</w:t>
            </w:r>
            <w:r w:rsidRPr="00357EE0">
              <w:t xml:space="preserve"> offer comprehensive data search and scaling them beyond a certain point is hard.</w:t>
            </w:r>
            <w:r>
              <w:t xml:space="preserve"> </w:t>
            </w:r>
            <w:r w:rsidR="0039527C">
              <w:t xml:space="preserve"> </w:t>
            </w:r>
            <w:r w:rsidR="0039527C">
              <w:fldChar w:fldCharType="begin"/>
            </w:r>
            <w:r w:rsidR="00FE1803">
              <w:instrText xml:space="preserve"> ADDIN ZOTERO_ITEM CSL_CITATION {"citationID":"3kZbxGQy","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rsidR="0039527C">
              <w:fldChar w:fldCharType="separate"/>
            </w:r>
            <w:r w:rsidR="0039527C" w:rsidRPr="00B37CAF">
              <w:rPr>
                <w:rFonts w:ascii="Calibri" w:hAnsi="Calibri" w:cs="Calibri"/>
              </w:rPr>
              <w:t>(Mohamed, Altrafi and Ismail, 2014)</w:t>
            </w:r>
            <w:r w:rsidR="0039527C">
              <w:fldChar w:fldCharType="end"/>
            </w:r>
          </w:p>
        </w:tc>
        <w:tc>
          <w:tcPr>
            <w:tcW w:w="4320" w:type="dxa"/>
          </w:tcPr>
          <w:p w14:paraId="778E71AC" w14:textId="77777777" w:rsidR="00357EE0" w:rsidRDefault="00357EE0" w:rsidP="00605BE5">
            <w:r w:rsidRPr="00357EE0">
              <w:t xml:space="preserve">Cloud databases are not ACID compliant, but they do provide better availability, scalability, performance, and flexibility. They can </w:t>
            </w:r>
            <w:r w:rsidRPr="00357EE0">
              <w:t>manage</w:t>
            </w:r>
            <w:r w:rsidRPr="00357EE0">
              <w:t xml:space="preserve"> unstructured, </w:t>
            </w:r>
            <w:r w:rsidRPr="00357EE0">
              <w:t>semi structured</w:t>
            </w:r>
            <w:r w:rsidRPr="00357EE0">
              <w:t>, or structured data. NoSQL databases are particularly desirable for cloud computing because they have all the properties that make them ideal for this purpose.</w:t>
            </w:r>
          </w:p>
          <w:p w14:paraId="561CA1EE" w14:textId="4947F7D8" w:rsidR="00605BE5" w:rsidRPr="005E046B" w:rsidRDefault="00357EE0" w:rsidP="00605BE5">
            <w:r>
              <w:fldChar w:fldCharType="begin"/>
            </w:r>
            <w:r>
              <w:instrText xml:space="preserve"> ADDIN ZOTERO_ITEM CSL_CITATION {"citationID":"8yxR4zfc","properties":{"formattedCitation":"(Li and Manoharan, 2013)","plainCitation":"(Li and Manoharan, 2013)","noteIndex":0},"citationItems":[{"id":45,"uris":["http://zotero.org/users/local/KLf11Puo/items/SLHWBGV9"],"uri":["http://zotero.org/users/local/KLf11Puo/items/SLHWBGV9"],"itemData":{"id":45,"type":"paper-conference","container-title":"2013 IEEE Pacific Rim Conference on Communications, Computers and Signal Processing (PACRIM)","DOI":"10.1109/PACRIM.2013.6625441","event":"2013 IEEE Pacific Rim Conference on Communications, Computers and Signal Processing (PACRIM)","event-place":"Victoria, BC, Canada","ISBN":"978-1-4799-1501-9","page":"15-19","publisher":"IEEE","publisher-place":"Victoria, BC, Canada","source":"DOI.org (Crossref)","title":"A performance comparison of SQL and NoSQL databases","URL":"http://ieeexplore.ieee.org/document/6625441/","author":[{"family":"Li","given":"Yishan"},{"family":"Manoharan","given":"Sathiamoorthy"}],"accessed":{"date-parts":[["2021",12,6]]},"issued":{"date-parts":[["2013",8]]}}}],"schema":"https://github.com/citation-style-language/schema/raw/master/csl-citation.json"} </w:instrText>
            </w:r>
            <w:r>
              <w:fldChar w:fldCharType="separate"/>
            </w:r>
            <w:r w:rsidR="0039527C">
              <w:fldChar w:fldCharType="begin"/>
            </w:r>
            <w:r w:rsidR="00FE1803">
              <w:instrText xml:space="preserve"> ADDIN ZOTERO_ITEM CSL_CITATION {"citationID":"rbOwZ9j4","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rsidR="0039527C">
              <w:fldChar w:fldCharType="separate"/>
            </w:r>
            <w:r w:rsidR="0039527C" w:rsidRPr="00B37CAF">
              <w:rPr>
                <w:rFonts w:ascii="Calibri" w:hAnsi="Calibri" w:cs="Calibri"/>
              </w:rPr>
              <w:t>(Mohamed, Altrafi and Ismail, 2014)</w:t>
            </w:r>
            <w:r w:rsidR="0039527C">
              <w:fldChar w:fldCharType="end"/>
            </w:r>
            <w:r>
              <w:fldChar w:fldCharType="end"/>
            </w:r>
          </w:p>
        </w:tc>
      </w:tr>
      <w:tr w:rsidR="00605BE5" w:rsidRPr="00072CCD" w14:paraId="46B394E2" w14:textId="77777777" w:rsidTr="00D01E4A">
        <w:trPr>
          <w:trHeight w:val="2330"/>
        </w:trPr>
        <w:tc>
          <w:tcPr>
            <w:tcW w:w="2515" w:type="dxa"/>
          </w:tcPr>
          <w:p w14:paraId="7BDD7B74" w14:textId="68827F75" w:rsidR="00605BE5" w:rsidRPr="00895970" w:rsidRDefault="0039527C" w:rsidP="00605BE5">
            <w:pPr>
              <w:rPr>
                <w:sz w:val="28"/>
                <w:szCs w:val="28"/>
              </w:rPr>
            </w:pPr>
            <w:r>
              <w:rPr>
                <w:sz w:val="28"/>
                <w:szCs w:val="28"/>
              </w:rPr>
              <w:t>10.</w:t>
            </w:r>
            <w:r w:rsidRPr="0039527C">
              <w:rPr>
                <w:sz w:val="28"/>
                <w:szCs w:val="28"/>
              </w:rPr>
              <w:t>Crash Recovery</w:t>
            </w:r>
          </w:p>
        </w:tc>
        <w:tc>
          <w:tcPr>
            <w:tcW w:w="4140" w:type="dxa"/>
          </w:tcPr>
          <w:p w14:paraId="63573AE6" w14:textId="77777777" w:rsidR="0039527C" w:rsidRDefault="0039527C" w:rsidP="00605BE5">
            <w:r>
              <w:t>G</w:t>
            </w:r>
            <w:r w:rsidRPr="0039527C">
              <w:t xml:space="preserve">rantee crash recovery through the recovery manager, which </w:t>
            </w:r>
            <w:r w:rsidRPr="0039527C">
              <w:t>oversees</w:t>
            </w:r>
            <w:r w:rsidRPr="0039527C">
              <w:t xml:space="preserve"> ensuring transactional atomicity and persistence through the usage of log files as well as the ARIES algorithm</w:t>
            </w:r>
            <w:r w:rsidRPr="00895970">
              <w:t>.</w:t>
            </w:r>
            <w:r>
              <w:t xml:space="preserve"> </w:t>
            </w:r>
          </w:p>
          <w:p w14:paraId="7AD5FE15" w14:textId="6EB0E11C" w:rsidR="00605BE5" w:rsidRPr="005E046B" w:rsidRDefault="0039527C" w:rsidP="00605BE5">
            <w:r>
              <w:fldChar w:fldCharType="begin"/>
            </w:r>
            <w:r w:rsidR="00FE1803">
              <w:instrText xml:space="preserve"> ADDIN ZOTERO_ITEM CSL_CITATION {"citationID":"RqFDykh4","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c>
          <w:tcPr>
            <w:tcW w:w="4320" w:type="dxa"/>
          </w:tcPr>
          <w:p w14:paraId="51BF0347" w14:textId="77777777" w:rsidR="0039527C" w:rsidRDefault="0039527C" w:rsidP="00605BE5">
            <w:r w:rsidRPr="0039527C">
              <w:t> </w:t>
            </w:r>
            <w:r>
              <w:t>R</w:t>
            </w:r>
            <w:r w:rsidRPr="0039527C">
              <w:t xml:space="preserve">ely on replication as a backup to recover from a crash, but </w:t>
            </w:r>
            <w:proofErr w:type="gramStart"/>
            <w:r w:rsidRPr="0039527C">
              <w:t>some</w:t>
            </w:r>
            <w:proofErr w:type="gramEnd"/>
            <w:r w:rsidRPr="0039527C">
              <w:t xml:space="preserve"> have other methods, such as </w:t>
            </w:r>
            <w:r w:rsidRPr="0039527C">
              <w:t>Mango dB’s</w:t>
            </w:r>
            <w:r w:rsidRPr="0039527C">
              <w:t xml:space="preserve"> Journal file.</w:t>
            </w:r>
            <w:r>
              <w:t xml:space="preserve"> </w:t>
            </w:r>
          </w:p>
          <w:p w14:paraId="7E817006" w14:textId="26358FB7" w:rsidR="00605BE5" w:rsidRPr="005E046B" w:rsidRDefault="0039527C" w:rsidP="00605BE5">
            <w:r>
              <w:fldChar w:fldCharType="begin"/>
            </w:r>
            <w:r w:rsidR="00FE1803">
              <w:instrText xml:space="preserve"> ADDIN ZOTERO_ITEM CSL_CITATION {"citationID":"4Hz4qVHA","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r>
      <w:tr w:rsidR="00605BE5" w:rsidRPr="00072CCD" w14:paraId="666E7B61" w14:textId="77777777" w:rsidTr="00067036">
        <w:trPr>
          <w:trHeight w:val="3230"/>
        </w:trPr>
        <w:tc>
          <w:tcPr>
            <w:tcW w:w="2515" w:type="dxa"/>
          </w:tcPr>
          <w:p w14:paraId="111ABF77" w14:textId="77777777" w:rsidR="00605BE5" w:rsidRDefault="00067036" w:rsidP="00605BE5">
            <w:pPr>
              <w:rPr>
                <w:sz w:val="28"/>
                <w:szCs w:val="28"/>
              </w:rPr>
            </w:pPr>
            <w:r>
              <w:rPr>
                <w:sz w:val="28"/>
                <w:szCs w:val="28"/>
              </w:rPr>
              <w:t xml:space="preserve">11.Using multiple </w:t>
            </w:r>
          </w:p>
          <w:p w14:paraId="4A457D4C" w14:textId="2F586D58" w:rsidR="00067036" w:rsidRPr="00895970" w:rsidRDefault="00067036" w:rsidP="00605BE5">
            <w:pPr>
              <w:rPr>
                <w:sz w:val="28"/>
                <w:szCs w:val="28"/>
              </w:rPr>
            </w:pPr>
            <w:r>
              <w:rPr>
                <w:sz w:val="28"/>
                <w:szCs w:val="28"/>
              </w:rPr>
              <w:t>Data types.</w:t>
            </w:r>
          </w:p>
        </w:tc>
        <w:tc>
          <w:tcPr>
            <w:tcW w:w="4140" w:type="dxa"/>
          </w:tcPr>
          <w:p w14:paraId="66E4B8CE" w14:textId="37A45FF1" w:rsidR="00605BE5" w:rsidRPr="005E046B" w:rsidRDefault="00067036" w:rsidP="00605BE5">
            <w:r>
              <w:t>Relational database takes longer time to s</w:t>
            </w:r>
            <w:r w:rsidR="00FE1803">
              <w:t>tore data types such as images If using multiple data types this is not recommended .</w:t>
            </w:r>
            <w:r w:rsidR="00FE1803">
              <w:fldChar w:fldCharType="begin"/>
            </w:r>
            <w:r w:rsidR="00FE1803">
              <w:instrText xml:space="preserve"> ADDIN ZOTERO_ITEM CSL_CITATION {"citationID":"KbDYxrNi","properties":{"formattedCitation":"(Abdullah and Zhuge, 2015)","plainCitation":"(Abdullah and Zhuge, 2015)","noteIndex":0},"citationItems":[{"id":47,"uris":["http://zotero.org/users/local/KLf11Puo/items/5N999BFE"],"uri":["http://zotero.org/users/local/KLf11Puo/items/5N999BFE"],"itemData":{"id":47,"type":"article-journal","abstract":"In nowadays applications, the amount of data in the database grows exponentially. So, the DBMS must process these huge amounts of data as fast as possible. The main aim of this study is to prove that NoSQL databases process big data faster than relational database. The changing in applications, user and infrastructure characteristics, mostly of the Web 2.0 domain and cloud platform, led to explosion of data sources and massive workloads. These huge amounts of data have raised the problems of storage and usability of data as the usual Relational Database Management Systems (RDBMS) were unable to handle the exponentially growing data on a single in house server (vertical scalability). Furthermore, the required time to process these big data is an issue. The study implements prototype which verifies performance argument. The performance evaluation compares the insertion and retrieval speeds between MongoDB as NoSQL database and MySQL as relational database. The benchmarking performed shows that MongoDB is faster than MySQL in the most of scenarios we chose, particularly when we deal with huge amount of data.","container-title":"Research Journal of Applied Sciences, Engineering and Technology","DOI":"10.19026/rjaset.11.1799","ISSN":"20407459, 20407467","issue":"4","journalAbbreviation":"RJASET","language":"en","page":"434-439","source":"DOI.org (Crossref)","title":"From Relational Databases to NoSQL Databases: Performance Evaluation","title-short":"From Relational Databases to NoSQL Databases","volume":"11","author":[{"family":"Abdullah","given":"Ahmad"},{"family":"Zhuge","given":"Qingfeng"}],"issued":{"date-parts":[["2015",10,5]]}}}],"schema":"https://github.com/citation-style-language/schema/raw/master/csl-citation.json"} </w:instrText>
            </w:r>
            <w:r w:rsidR="00FE1803">
              <w:fldChar w:fldCharType="separate"/>
            </w:r>
            <w:r w:rsidR="00FE1803" w:rsidRPr="00FE1803">
              <w:rPr>
                <w:rFonts w:ascii="Calibri" w:hAnsi="Calibri" w:cs="Calibri"/>
              </w:rPr>
              <w:t>(Abdullah and Zhuge, 2015)</w:t>
            </w:r>
            <w:r w:rsidR="00FE1803">
              <w:fldChar w:fldCharType="end"/>
            </w:r>
          </w:p>
        </w:tc>
        <w:tc>
          <w:tcPr>
            <w:tcW w:w="4320" w:type="dxa"/>
          </w:tcPr>
          <w:p w14:paraId="6F929BC3" w14:textId="0E381253" w:rsidR="00605BE5" w:rsidRPr="005E046B" w:rsidRDefault="00FE1803" w:rsidP="00605BE5">
            <w:r>
              <w:t xml:space="preserve">Much faster when using multiple data type specially using 1000 s of images. This shows a considerable time gap than the relational databases. </w:t>
            </w:r>
            <w:r>
              <w:fldChar w:fldCharType="begin"/>
            </w:r>
            <w:r w:rsidR="00F950F8">
              <w:instrText xml:space="preserve"> ADDIN ZOTERO_ITEM CSL_CITATION {"citationID":"DucOD4R2","properties":{"formattedCitation":"(Mohamed, Altrafi and Ismail, 2014)","plainCitation":"(Mohamed, Altrafi and Ismail, 2014)","noteIndex":0},"citationItems":[{"id":42,"uris":["http://zotero.org/users/local/KLf11Puo/items/4KSI9K68"],"uri":["http://zotero.org/users/local/KLf11Puo/items/4KSI9K68"],"itemData":{"id":42,"type":"paper-conference","abstract":"The huge growth in the Internet market and the emerging of the new web technologies and the trend toward what is called web 2.0 and recently web 3.0 come with a new challenges, new applications and new concepts such as NoSQL databases which is recently becomes a very popular as an alternative to the relational databases specially in dealing with large data which is one of the most common features of web today, providing high availability and scalability to the distributed systems which need fast access time and can’t tolerate any down time during failures and have been used heavily by the big enterprises and web companies such as Facebook, amazon and google. Every new technology faced many challenges like Security vulnerabilities. This paper addresses the concepts of NoSQL, the movement, motivations and needs behind it, and reviews the types of NoSQL databases and the issues concerning to these databases mainly areas of application and the security issues compared with traditional relational databases.","language":"en","page":"5","source":"Zotero","title":"Relational vs. NoSQL Databases: A Survey","volume":"03","author":[{"family":"Mohamed","given":"Mohamed A"},{"family":"Altrafi","given":"Obay G"},{"family":"Ismail","given":"Mohammed O"}],"issued":{"date-parts":[["2014",3,5]]}}}],"schema":"https://github.com/citation-style-language/schema/raw/master/csl-citation.json"} </w:instrText>
            </w:r>
            <w:r>
              <w:fldChar w:fldCharType="separate"/>
            </w:r>
            <w:r w:rsidRPr="00B37CAF">
              <w:rPr>
                <w:rFonts w:ascii="Calibri" w:hAnsi="Calibri" w:cs="Calibri"/>
              </w:rPr>
              <w:t>(Mohamed, Altrafi and Ismail, 2014)</w:t>
            </w:r>
            <w:r>
              <w:fldChar w:fldCharType="end"/>
            </w:r>
          </w:p>
        </w:tc>
      </w:tr>
    </w:tbl>
    <w:p w14:paraId="27A60389" w14:textId="3E39F9D3" w:rsidR="000A48DB" w:rsidRDefault="000A48DB" w:rsidP="000A48DB">
      <w:pPr>
        <w:pStyle w:val="Bibliography"/>
        <w:ind w:left="0" w:firstLine="0"/>
        <w:rPr>
          <w:rFonts w:ascii="Calibri" w:hAnsi="Calibri" w:cs="Calibri"/>
        </w:rPr>
      </w:pPr>
    </w:p>
    <w:p w14:paraId="5131F7FB" w14:textId="37781EA9" w:rsidR="00F950F8" w:rsidRDefault="00F950F8" w:rsidP="00F950F8"/>
    <w:p w14:paraId="163D0467" w14:textId="3DDE9013" w:rsidR="00F950F8" w:rsidRDefault="00F950F8" w:rsidP="00F950F8"/>
    <w:p w14:paraId="1E4A0CA2" w14:textId="19D373A0" w:rsidR="00F950F8" w:rsidRDefault="00F950F8" w:rsidP="00F950F8"/>
    <w:p w14:paraId="6007939F" w14:textId="1DB71414" w:rsidR="00F950F8" w:rsidRDefault="00F950F8" w:rsidP="00F950F8"/>
    <w:p w14:paraId="138A0A87" w14:textId="31C2868E" w:rsidR="00F950F8" w:rsidRDefault="00F950F8" w:rsidP="00F950F8"/>
    <w:p w14:paraId="0EB0C131" w14:textId="2DF032D8" w:rsidR="00F950F8" w:rsidRDefault="00F950F8" w:rsidP="00F950F8"/>
    <w:p w14:paraId="72DB4B3A" w14:textId="61E1EA34" w:rsidR="00F950F8" w:rsidRDefault="00F950F8" w:rsidP="00F950F8"/>
    <w:p w14:paraId="32E2A9BA" w14:textId="3C96206F" w:rsidR="00F950F8" w:rsidRDefault="00F950F8" w:rsidP="00F950F8"/>
    <w:p w14:paraId="66671053" w14:textId="1AEA1D5E" w:rsidR="00F950F8" w:rsidRDefault="00F950F8" w:rsidP="00F950F8"/>
    <w:p w14:paraId="22755121" w14:textId="77777777" w:rsidR="00F950F8" w:rsidRDefault="00F950F8" w:rsidP="00F950F8"/>
    <w:p w14:paraId="5F5AAC39" w14:textId="65667124" w:rsidR="00F950F8" w:rsidRDefault="00F950F8" w:rsidP="00F950F8">
      <w:pPr>
        <w:pStyle w:val="Heading2"/>
        <w:rPr>
          <w:sz w:val="28"/>
          <w:szCs w:val="28"/>
        </w:rPr>
      </w:pPr>
      <w:bookmarkStart w:id="8" w:name="_Toc89651193"/>
      <w:r w:rsidRPr="00F950F8">
        <w:rPr>
          <w:sz w:val="28"/>
          <w:szCs w:val="28"/>
        </w:rPr>
        <w:lastRenderedPageBreak/>
        <w:t>7.1)</w:t>
      </w:r>
      <w:r>
        <w:rPr>
          <w:sz w:val="28"/>
          <w:szCs w:val="28"/>
        </w:rPr>
        <w:t xml:space="preserve"> Citations</w:t>
      </w:r>
      <w:bookmarkEnd w:id="8"/>
      <w:r>
        <w:rPr>
          <w:sz w:val="28"/>
          <w:szCs w:val="28"/>
        </w:rPr>
        <w:t xml:space="preserve"> </w:t>
      </w:r>
    </w:p>
    <w:p w14:paraId="5E51062A" w14:textId="77777777" w:rsidR="00F950F8" w:rsidRPr="00F950F8" w:rsidRDefault="00F950F8" w:rsidP="00F950F8"/>
    <w:p w14:paraId="1EE35699" w14:textId="6F36D7D6" w:rsidR="00F950F8" w:rsidRPr="00F950F8" w:rsidRDefault="00F950F8" w:rsidP="00F950F8">
      <w:pPr>
        <w:pStyle w:val="Bibliography"/>
        <w:rPr>
          <w:rFonts w:ascii="Calibri" w:hAnsi="Calibri" w:cs="Calibri"/>
        </w:rPr>
      </w:pPr>
      <w:r>
        <w:fldChar w:fldCharType="begin"/>
      </w:r>
      <w:r>
        <w:instrText xml:space="preserve"> ADDIN ZOTERO_BIBL {"uncited":[],"omitted":[],"custom":[]} CSL_BIBLIOGRAPHY </w:instrText>
      </w:r>
      <w:r>
        <w:fldChar w:fldCharType="separate"/>
      </w:r>
      <w:r w:rsidRPr="00F950F8">
        <w:rPr>
          <w:rFonts w:ascii="Calibri" w:hAnsi="Calibri" w:cs="Calibri"/>
        </w:rPr>
        <w:t xml:space="preserve">Abdullah, A. and Zhuge, Q. (2015). From Relational Databases to NoSQL Databases: Performance Evaluation. </w:t>
      </w:r>
      <w:r w:rsidRPr="00F950F8">
        <w:rPr>
          <w:rFonts w:ascii="Calibri" w:hAnsi="Calibri" w:cs="Calibri"/>
          <w:i/>
          <w:iCs/>
        </w:rPr>
        <w:t>Research Journal of Applied Sciences, Engineering and Technology</w:t>
      </w:r>
      <w:r w:rsidRPr="00F950F8">
        <w:rPr>
          <w:rFonts w:ascii="Calibri" w:hAnsi="Calibri" w:cs="Calibri"/>
        </w:rPr>
        <w:t>, 11 (4), 434–439. Available from https://doi.org/10.19026/rjaset.11.1799.</w:t>
      </w:r>
    </w:p>
    <w:p w14:paraId="127DF6F7" w14:textId="20D11E8C" w:rsidR="00F950F8" w:rsidRPr="00F950F8" w:rsidRDefault="00F950F8" w:rsidP="00F950F8">
      <w:pPr>
        <w:pStyle w:val="Bibliography"/>
        <w:rPr>
          <w:rFonts w:ascii="Calibri" w:hAnsi="Calibri" w:cs="Calibri"/>
        </w:rPr>
      </w:pPr>
      <w:r w:rsidRPr="00F950F8">
        <w:rPr>
          <w:rFonts w:ascii="Calibri" w:hAnsi="Calibri" w:cs="Calibri"/>
        </w:rPr>
        <w:t xml:space="preserve">Berga, M. and Franco, T. (2021). SQL vs NoSQL: when to use? </w:t>
      </w:r>
      <w:r w:rsidRPr="00F950F8">
        <w:rPr>
          <w:rFonts w:ascii="Calibri" w:hAnsi="Calibri" w:cs="Calibri"/>
          <w:i/>
          <w:iCs/>
        </w:rPr>
        <w:t>Blog | Imaginary Cloud</w:t>
      </w:r>
      <w:r w:rsidRPr="00F950F8">
        <w:rPr>
          <w:rFonts w:ascii="Calibri" w:hAnsi="Calibri" w:cs="Calibri"/>
        </w:rPr>
        <w:t xml:space="preserve">. Available from https://www.imaginarycloud.com/blog/sql-vs-nosql/ [Accessed </w:t>
      </w:r>
      <w:r w:rsidR="00796AE8">
        <w:rPr>
          <w:rFonts w:ascii="Calibri" w:hAnsi="Calibri" w:cs="Calibri"/>
        </w:rPr>
        <w:t>3</w:t>
      </w:r>
      <w:r w:rsidRPr="00F950F8">
        <w:rPr>
          <w:rFonts w:ascii="Calibri" w:hAnsi="Calibri" w:cs="Calibri"/>
        </w:rPr>
        <w:t xml:space="preserve"> December 2021].</w:t>
      </w:r>
    </w:p>
    <w:p w14:paraId="05780ADF" w14:textId="723AA6F8" w:rsidR="00F950F8" w:rsidRPr="00F950F8" w:rsidRDefault="00F950F8" w:rsidP="00F950F8">
      <w:pPr>
        <w:pStyle w:val="Bibliography"/>
        <w:rPr>
          <w:rFonts w:ascii="Calibri" w:hAnsi="Calibri" w:cs="Calibri"/>
        </w:rPr>
      </w:pPr>
      <w:r w:rsidRPr="00F950F8">
        <w:rPr>
          <w:rFonts w:ascii="Calibri" w:hAnsi="Calibri" w:cs="Calibri"/>
        </w:rPr>
        <w:t xml:space="preserve">Li, Y. and Manoharan, S. (2013). A performance comparison of SQL and NoSQL databases. </w:t>
      </w:r>
      <w:r w:rsidRPr="00F950F8">
        <w:rPr>
          <w:rFonts w:ascii="Calibri" w:hAnsi="Calibri" w:cs="Calibri"/>
          <w:i/>
          <w:iCs/>
        </w:rPr>
        <w:t>2013 IEEE Pacific Rim Conference on Communications, Computers and Signal Processing (PACRIM)</w:t>
      </w:r>
      <w:r w:rsidRPr="00F950F8">
        <w:rPr>
          <w:rFonts w:ascii="Calibri" w:hAnsi="Calibri" w:cs="Calibri"/>
        </w:rPr>
        <w:t xml:space="preserve">. August 2013. Victoria, BC, Canada: IEEE, 15–19. Available from https://doi.org/10.1109/PACRIM.2013.6625441 [Accessed </w:t>
      </w:r>
      <w:r w:rsidR="00796AE8">
        <w:rPr>
          <w:rFonts w:ascii="Calibri" w:hAnsi="Calibri" w:cs="Calibri"/>
        </w:rPr>
        <w:t>3</w:t>
      </w:r>
      <w:r w:rsidRPr="00F950F8">
        <w:rPr>
          <w:rFonts w:ascii="Calibri" w:hAnsi="Calibri" w:cs="Calibri"/>
        </w:rPr>
        <w:t xml:space="preserve"> December 2021].</w:t>
      </w:r>
    </w:p>
    <w:p w14:paraId="6945B5C5" w14:textId="260F63E5" w:rsidR="00F950F8" w:rsidRPr="00F950F8" w:rsidRDefault="00F950F8" w:rsidP="00F950F8">
      <w:pPr>
        <w:pStyle w:val="Bibliography"/>
        <w:rPr>
          <w:rFonts w:ascii="Calibri" w:hAnsi="Calibri" w:cs="Calibri"/>
        </w:rPr>
      </w:pPr>
      <w:r>
        <w:rPr>
          <w:rFonts w:ascii="Calibri" w:hAnsi="Calibri" w:cs="Calibri"/>
        </w:rPr>
        <w:t xml:space="preserve"> </w:t>
      </w:r>
      <w:r w:rsidRPr="00F950F8">
        <w:rPr>
          <w:rFonts w:ascii="Calibri" w:hAnsi="Calibri" w:cs="Calibri"/>
        </w:rPr>
        <w:t>Mohamed, M.A., Altrafi, O.G. and Ismail, M.O. (2014). Relational vs. NoSQL Databases: A Survey. 5 March 2014. 5.</w:t>
      </w:r>
    </w:p>
    <w:p w14:paraId="325B3F94" w14:textId="0406FE9B" w:rsidR="00F950F8" w:rsidRPr="00F950F8" w:rsidRDefault="00F950F8" w:rsidP="00F950F8">
      <w:pPr>
        <w:pStyle w:val="Bibliography"/>
        <w:rPr>
          <w:rFonts w:ascii="Calibri" w:hAnsi="Calibri" w:cs="Calibri"/>
        </w:rPr>
      </w:pPr>
      <w:r w:rsidRPr="00F950F8">
        <w:rPr>
          <w:rFonts w:ascii="Calibri" w:hAnsi="Calibri" w:cs="Calibri"/>
        </w:rPr>
        <w:t xml:space="preserve">Robvet. (2021). Relational vs. NoSQL data. Available from https://docs.microsoft.com/en-us/dotnet/architecture/cloud-native/relational-vs-nosql-data [Accessed </w:t>
      </w:r>
      <w:r w:rsidR="00796AE8">
        <w:rPr>
          <w:rFonts w:ascii="Calibri" w:hAnsi="Calibri" w:cs="Calibri"/>
        </w:rPr>
        <w:t>4</w:t>
      </w:r>
      <w:r w:rsidRPr="00F950F8">
        <w:rPr>
          <w:rFonts w:ascii="Calibri" w:hAnsi="Calibri" w:cs="Calibri"/>
        </w:rPr>
        <w:t xml:space="preserve"> December 2021].</w:t>
      </w:r>
    </w:p>
    <w:p w14:paraId="682F4379" w14:textId="7500720E" w:rsidR="00F950F8" w:rsidRPr="00F950F8" w:rsidRDefault="00F950F8" w:rsidP="00F950F8">
      <w:r>
        <w:fldChar w:fldCharType="end"/>
      </w:r>
    </w:p>
    <w:sectPr w:rsidR="00F950F8" w:rsidRPr="00F950F8" w:rsidSect="00891008">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A915AC" w14:textId="77777777" w:rsidR="00786896" w:rsidRDefault="00786896" w:rsidP="0025358E">
      <w:pPr>
        <w:spacing w:after="0" w:line="240" w:lineRule="auto"/>
      </w:pPr>
      <w:r>
        <w:separator/>
      </w:r>
    </w:p>
  </w:endnote>
  <w:endnote w:type="continuationSeparator" w:id="0">
    <w:p w14:paraId="3097052A" w14:textId="77777777" w:rsidR="00786896" w:rsidRDefault="00786896" w:rsidP="002535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4421664"/>
      <w:docPartObj>
        <w:docPartGallery w:val="Page Numbers (Bottom of Page)"/>
        <w:docPartUnique/>
      </w:docPartObj>
    </w:sdtPr>
    <w:sdtEndPr>
      <w:rPr>
        <w:noProof/>
      </w:rPr>
    </w:sdtEndPr>
    <w:sdtContent>
      <w:p w14:paraId="5C60C827" w14:textId="6E9A85D9" w:rsidR="00014497" w:rsidRDefault="00014497">
        <w:pPr>
          <w:pStyle w:val="Footer"/>
        </w:pPr>
        <w:r>
          <w:fldChar w:fldCharType="begin"/>
        </w:r>
        <w:r>
          <w:instrText xml:space="preserve"> PAGE   \* MERGEFORMAT </w:instrText>
        </w:r>
        <w:r>
          <w:fldChar w:fldCharType="separate"/>
        </w:r>
        <w:r>
          <w:rPr>
            <w:noProof/>
          </w:rPr>
          <w:t>2</w:t>
        </w:r>
        <w:r>
          <w:rPr>
            <w:noProof/>
          </w:rPr>
          <w:fldChar w:fldCharType="end"/>
        </w:r>
      </w:p>
    </w:sdtContent>
  </w:sdt>
  <w:p w14:paraId="562C4087" w14:textId="77777777" w:rsidR="00014497" w:rsidRDefault="000144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5EC03B" w14:textId="77777777" w:rsidR="00786896" w:rsidRDefault="00786896" w:rsidP="0025358E">
      <w:pPr>
        <w:spacing w:after="0" w:line="240" w:lineRule="auto"/>
      </w:pPr>
      <w:r>
        <w:separator/>
      </w:r>
    </w:p>
  </w:footnote>
  <w:footnote w:type="continuationSeparator" w:id="0">
    <w:p w14:paraId="67814B60" w14:textId="77777777" w:rsidR="00786896" w:rsidRDefault="00786896" w:rsidP="002535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733C8"/>
    <w:multiLevelType w:val="hybridMultilevel"/>
    <w:tmpl w:val="800CEB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6B0B15"/>
    <w:multiLevelType w:val="hybridMultilevel"/>
    <w:tmpl w:val="5FCEBB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F73CA4"/>
    <w:multiLevelType w:val="hybridMultilevel"/>
    <w:tmpl w:val="8ED4F9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23E62D7"/>
    <w:multiLevelType w:val="hybridMultilevel"/>
    <w:tmpl w:val="2BB65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CFB5B57"/>
    <w:multiLevelType w:val="hybridMultilevel"/>
    <w:tmpl w:val="2522F8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AAD4D77"/>
    <w:multiLevelType w:val="hybridMultilevel"/>
    <w:tmpl w:val="283AB5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1"/>
  </w:num>
  <w:num w:numId="3">
    <w:abstractNumId w:val="2"/>
  </w:num>
  <w:num w:numId="4">
    <w:abstractNumId w:val="3"/>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A6B"/>
    <w:rsid w:val="0001295A"/>
    <w:rsid w:val="00014497"/>
    <w:rsid w:val="000207C7"/>
    <w:rsid w:val="00026A6B"/>
    <w:rsid w:val="00046A72"/>
    <w:rsid w:val="00056D02"/>
    <w:rsid w:val="00067036"/>
    <w:rsid w:val="00072CCD"/>
    <w:rsid w:val="00080326"/>
    <w:rsid w:val="000A48DB"/>
    <w:rsid w:val="000B19C2"/>
    <w:rsid w:val="000C3756"/>
    <w:rsid w:val="000C5824"/>
    <w:rsid w:val="000C7AA7"/>
    <w:rsid w:val="000E6FA7"/>
    <w:rsid w:val="000F7FE7"/>
    <w:rsid w:val="00101C6D"/>
    <w:rsid w:val="00107944"/>
    <w:rsid w:val="00111041"/>
    <w:rsid w:val="0014388B"/>
    <w:rsid w:val="0015649F"/>
    <w:rsid w:val="001571B2"/>
    <w:rsid w:val="00157875"/>
    <w:rsid w:val="00162359"/>
    <w:rsid w:val="00171CFC"/>
    <w:rsid w:val="001735D1"/>
    <w:rsid w:val="00174948"/>
    <w:rsid w:val="00195E0B"/>
    <w:rsid w:val="001A13C6"/>
    <w:rsid w:val="001B0EA6"/>
    <w:rsid w:val="001B759D"/>
    <w:rsid w:val="002200FB"/>
    <w:rsid w:val="00234C18"/>
    <w:rsid w:val="0025358E"/>
    <w:rsid w:val="002539A8"/>
    <w:rsid w:val="002648C7"/>
    <w:rsid w:val="00272FC3"/>
    <w:rsid w:val="002753ED"/>
    <w:rsid w:val="00296A93"/>
    <w:rsid w:val="002A21C5"/>
    <w:rsid w:val="002B1139"/>
    <w:rsid w:val="002B3248"/>
    <w:rsid w:val="002C3A79"/>
    <w:rsid w:val="002F787D"/>
    <w:rsid w:val="00301EF7"/>
    <w:rsid w:val="003049CE"/>
    <w:rsid w:val="00313D2A"/>
    <w:rsid w:val="003204AF"/>
    <w:rsid w:val="003259C2"/>
    <w:rsid w:val="00341CAE"/>
    <w:rsid w:val="00357EE0"/>
    <w:rsid w:val="00372697"/>
    <w:rsid w:val="00372FAA"/>
    <w:rsid w:val="00373E6F"/>
    <w:rsid w:val="00375260"/>
    <w:rsid w:val="0039527C"/>
    <w:rsid w:val="003A016A"/>
    <w:rsid w:val="003D2ACE"/>
    <w:rsid w:val="003E2D47"/>
    <w:rsid w:val="003E5378"/>
    <w:rsid w:val="003F7A22"/>
    <w:rsid w:val="004007B6"/>
    <w:rsid w:val="004069DE"/>
    <w:rsid w:val="00424C40"/>
    <w:rsid w:val="004377F3"/>
    <w:rsid w:val="0045067B"/>
    <w:rsid w:val="00452CAE"/>
    <w:rsid w:val="004A4CE4"/>
    <w:rsid w:val="004B3DE5"/>
    <w:rsid w:val="004C192A"/>
    <w:rsid w:val="004C4924"/>
    <w:rsid w:val="004C67AD"/>
    <w:rsid w:val="004D2CAC"/>
    <w:rsid w:val="0050159E"/>
    <w:rsid w:val="0050510A"/>
    <w:rsid w:val="005110A8"/>
    <w:rsid w:val="00513496"/>
    <w:rsid w:val="00531265"/>
    <w:rsid w:val="00537A41"/>
    <w:rsid w:val="00552A90"/>
    <w:rsid w:val="005567B1"/>
    <w:rsid w:val="005647AC"/>
    <w:rsid w:val="00565B84"/>
    <w:rsid w:val="00567AB0"/>
    <w:rsid w:val="0057019C"/>
    <w:rsid w:val="005829CB"/>
    <w:rsid w:val="005848A5"/>
    <w:rsid w:val="00595157"/>
    <w:rsid w:val="00597428"/>
    <w:rsid w:val="005D2CCE"/>
    <w:rsid w:val="005D6FA8"/>
    <w:rsid w:val="005E046B"/>
    <w:rsid w:val="005E10DA"/>
    <w:rsid w:val="005E3974"/>
    <w:rsid w:val="005F285D"/>
    <w:rsid w:val="005F4384"/>
    <w:rsid w:val="00605BE5"/>
    <w:rsid w:val="006127D9"/>
    <w:rsid w:val="0063144E"/>
    <w:rsid w:val="0064770A"/>
    <w:rsid w:val="0065501E"/>
    <w:rsid w:val="0066184C"/>
    <w:rsid w:val="00664256"/>
    <w:rsid w:val="006714CE"/>
    <w:rsid w:val="00677C82"/>
    <w:rsid w:val="006B4025"/>
    <w:rsid w:val="006C49EB"/>
    <w:rsid w:val="006C574C"/>
    <w:rsid w:val="006D5EB9"/>
    <w:rsid w:val="006D6C16"/>
    <w:rsid w:val="006E09D9"/>
    <w:rsid w:val="006E6EC9"/>
    <w:rsid w:val="006F332B"/>
    <w:rsid w:val="00704A0C"/>
    <w:rsid w:val="00706A6A"/>
    <w:rsid w:val="0071399E"/>
    <w:rsid w:val="007369C3"/>
    <w:rsid w:val="00774495"/>
    <w:rsid w:val="00786896"/>
    <w:rsid w:val="007871BE"/>
    <w:rsid w:val="00790B7F"/>
    <w:rsid w:val="00791740"/>
    <w:rsid w:val="00796AE8"/>
    <w:rsid w:val="007A0167"/>
    <w:rsid w:val="007A22BD"/>
    <w:rsid w:val="007A7801"/>
    <w:rsid w:val="007C4355"/>
    <w:rsid w:val="007C46E4"/>
    <w:rsid w:val="007D49A9"/>
    <w:rsid w:val="007D4F09"/>
    <w:rsid w:val="007D73F6"/>
    <w:rsid w:val="007F214A"/>
    <w:rsid w:val="00801FCB"/>
    <w:rsid w:val="00805C2F"/>
    <w:rsid w:val="00807C65"/>
    <w:rsid w:val="008172C5"/>
    <w:rsid w:val="00817F2B"/>
    <w:rsid w:val="00823AFF"/>
    <w:rsid w:val="00830169"/>
    <w:rsid w:val="008418F8"/>
    <w:rsid w:val="00841B27"/>
    <w:rsid w:val="00843A72"/>
    <w:rsid w:val="0084672B"/>
    <w:rsid w:val="00850222"/>
    <w:rsid w:val="00855288"/>
    <w:rsid w:val="00862836"/>
    <w:rsid w:val="00873A45"/>
    <w:rsid w:val="00877D42"/>
    <w:rsid w:val="00880618"/>
    <w:rsid w:val="00891008"/>
    <w:rsid w:val="00895970"/>
    <w:rsid w:val="008C0C7F"/>
    <w:rsid w:val="008C4B4C"/>
    <w:rsid w:val="008C50C4"/>
    <w:rsid w:val="008D27B7"/>
    <w:rsid w:val="008E6888"/>
    <w:rsid w:val="00904F51"/>
    <w:rsid w:val="00910970"/>
    <w:rsid w:val="009319AD"/>
    <w:rsid w:val="009319F7"/>
    <w:rsid w:val="00940A56"/>
    <w:rsid w:val="009458D3"/>
    <w:rsid w:val="00946366"/>
    <w:rsid w:val="00994A27"/>
    <w:rsid w:val="009A227F"/>
    <w:rsid w:val="009F66FE"/>
    <w:rsid w:val="00A00CD6"/>
    <w:rsid w:val="00A0334F"/>
    <w:rsid w:val="00A12798"/>
    <w:rsid w:val="00A201E8"/>
    <w:rsid w:val="00A20A4B"/>
    <w:rsid w:val="00A327F6"/>
    <w:rsid w:val="00A463C5"/>
    <w:rsid w:val="00A5142F"/>
    <w:rsid w:val="00A623EE"/>
    <w:rsid w:val="00A7334E"/>
    <w:rsid w:val="00A86A57"/>
    <w:rsid w:val="00AA6714"/>
    <w:rsid w:val="00AB2961"/>
    <w:rsid w:val="00AD08EC"/>
    <w:rsid w:val="00AE252B"/>
    <w:rsid w:val="00AF2613"/>
    <w:rsid w:val="00AF5297"/>
    <w:rsid w:val="00B04A8F"/>
    <w:rsid w:val="00B14A67"/>
    <w:rsid w:val="00B22F28"/>
    <w:rsid w:val="00B345AB"/>
    <w:rsid w:val="00B36CE3"/>
    <w:rsid w:val="00B37CAF"/>
    <w:rsid w:val="00B4021C"/>
    <w:rsid w:val="00B425AF"/>
    <w:rsid w:val="00B51CA1"/>
    <w:rsid w:val="00B769AD"/>
    <w:rsid w:val="00B84713"/>
    <w:rsid w:val="00BA7C35"/>
    <w:rsid w:val="00BC5B8F"/>
    <w:rsid w:val="00BD39C3"/>
    <w:rsid w:val="00BF0324"/>
    <w:rsid w:val="00BF0F9E"/>
    <w:rsid w:val="00BF4344"/>
    <w:rsid w:val="00BF7E76"/>
    <w:rsid w:val="00C04080"/>
    <w:rsid w:val="00C10498"/>
    <w:rsid w:val="00C20D12"/>
    <w:rsid w:val="00C24813"/>
    <w:rsid w:val="00C424ED"/>
    <w:rsid w:val="00C5085C"/>
    <w:rsid w:val="00C51F0F"/>
    <w:rsid w:val="00C545ED"/>
    <w:rsid w:val="00C73463"/>
    <w:rsid w:val="00C7354E"/>
    <w:rsid w:val="00C82488"/>
    <w:rsid w:val="00C85D8C"/>
    <w:rsid w:val="00C9429D"/>
    <w:rsid w:val="00CC3451"/>
    <w:rsid w:val="00CF65DB"/>
    <w:rsid w:val="00D00410"/>
    <w:rsid w:val="00D01E4A"/>
    <w:rsid w:val="00D11DD2"/>
    <w:rsid w:val="00D142FD"/>
    <w:rsid w:val="00D15098"/>
    <w:rsid w:val="00D25ACB"/>
    <w:rsid w:val="00D35421"/>
    <w:rsid w:val="00D45F41"/>
    <w:rsid w:val="00D62DD2"/>
    <w:rsid w:val="00D72790"/>
    <w:rsid w:val="00D84468"/>
    <w:rsid w:val="00D90861"/>
    <w:rsid w:val="00D9775D"/>
    <w:rsid w:val="00DA49C1"/>
    <w:rsid w:val="00DB40FF"/>
    <w:rsid w:val="00DB4BCC"/>
    <w:rsid w:val="00DE1256"/>
    <w:rsid w:val="00DF3ECC"/>
    <w:rsid w:val="00DF409C"/>
    <w:rsid w:val="00E1028D"/>
    <w:rsid w:val="00E151A3"/>
    <w:rsid w:val="00E23751"/>
    <w:rsid w:val="00E31B08"/>
    <w:rsid w:val="00E32279"/>
    <w:rsid w:val="00E333ED"/>
    <w:rsid w:val="00E34089"/>
    <w:rsid w:val="00E3476B"/>
    <w:rsid w:val="00E4048B"/>
    <w:rsid w:val="00EB2704"/>
    <w:rsid w:val="00ED2C06"/>
    <w:rsid w:val="00ED3CBD"/>
    <w:rsid w:val="00ED5D62"/>
    <w:rsid w:val="00EE0C40"/>
    <w:rsid w:val="00EE31F6"/>
    <w:rsid w:val="00EE32B0"/>
    <w:rsid w:val="00EE75C5"/>
    <w:rsid w:val="00EE7E81"/>
    <w:rsid w:val="00EF2003"/>
    <w:rsid w:val="00EF56B0"/>
    <w:rsid w:val="00F07642"/>
    <w:rsid w:val="00F07DB1"/>
    <w:rsid w:val="00F231D5"/>
    <w:rsid w:val="00F3706A"/>
    <w:rsid w:val="00F4766B"/>
    <w:rsid w:val="00F5466B"/>
    <w:rsid w:val="00F556AF"/>
    <w:rsid w:val="00F67832"/>
    <w:rsid w:val="00F90487"/>
    <w:rsid w:val="00F90693"/>
    <w:rsid w:val="00F92D1C"/>
    <w:rsid w:val="00F950F8"/>
    <w:rsid w:val="00FA1C33"/>
    <w:rsid w:val="00FB0032"/>
    <w:rsid w:val="00FD0347"/>
    <w:rsid w:val="00FD5058"/>
    <w:rsid w:val="00FE1803"/>
    <w:rsid w:val="00FE4175"/>
    <w:rsid w:val="00FE5838"/>
    <w:rsid w:val="00FE6CF8"/>
    <w:rsid w:val="00FF7A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4B2558"/>
  <w15:chartTrackingRefBased/>
  <w15:docId w15:val="{96A7AB2A-6C0E-4DC3-92C0-6A7E1E408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E5378"/>
  </w:style>
  <w:style w:type="paragraph" w:styleId="Heading1">
    <w:name w:val="heading 1"/>
    <w:basedOn w:val="Normal"/>
    <w:link w:val="Heading1Char"/>
    <w:uiPriority w:val="9"/>
    <w:qFormat/>
    <w:rsid w:val="00DF3ECC"/>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AE25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C19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F3EC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3EC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DF3ECC"/>
    <w:rPr>
      <w:rFonts w:ascii="Times New Roman" w:eastAsia="Times New Roman" w:hAnsi="Times New Roman" w:cs="Times New Roman"/>
      <w:b/>
      <w:bCs/>
      <w:kern w:val="36"/>
      <w:sz w:val="48"/>
      <w:szCs w:val="48"/>
    </w:rPr>
  </w:style>
  <w:style w:type="paragraph" w:styleId="TOCHeading">
    <w:name w:val="TOC Heading"/>
    <w:basedOn w:val="Heading1"/>
    <w:next w:val="Normal"/>
    <w:uiPriority w:val="39"/>
    <w:unhideWhenUsed/>
    <w:qFormat/>
    <w:rsid w:val="0057019C"/>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Header">
    <w:name w:val="header"/>
    <w:basedOn w:val="Normal"/>
    <w:link w:val="HeaderChar"/>
    <w:uiPriority w:val="99"/>
    <w:unhideWhenUsed/>
    <w:rsid w:val="0025358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358E"/>
  </w:style>
  <w:style w:type="paragraph" w:styleId="Footer">
    <w:name w:val="footer"/>
    <w:basedOn w:val="Normal"/>
    <w:link w:val="FooterChar"/>
    <w:uiPriority w:val="99"/>
    <w:unhideWhenUsed/>
    <w:rsid w:val="0025358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358E"/>
  </w:style>
  <w:style w:type="character" w:customStyle="1" w:styleId="Heading2Char">
    <w:name w:val="Heading 2 Char"/>
    <w:basedOn w:val="DefaultParagraphFont"/>
    <w:link w:val="Heading2"/>
    <w:uiPriority w:val="9"/>
    <w:rsid w:val="00AE252B"/>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862836"/>
    <w:pPr>
      <w:spacing w:after="100"/>
      <w:ind w:left="220"/>
    </w:pPr>
  </w:style>
  <w:style w:type="character" w:styleId="Hyperlink">
    <w:name w:val="Hyperlink"/>
    <w:basedOn w:val="DefaultParagraphFont"/>
    <w:uiPriority w:val="99"/>
    <w:unhideWhenUsed/>
    <w:rsid w:val="00862836"/>
    <w:rPr>
      <w:color w:val="0563C1" w:themeColor="hyperlink"/>
      <w:u w:val="single"/>
    </w:rPr>
  </w:style>
  <w:style w:type="table" w:styleId="TableGrid">
    <w:name w:val="Table Grid"/>
    <w:basedOn w:val="TableNormal"/>
    <w:uiPriority w:val="39"/>
    <w:rsid w:val="00A86A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85528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D90861"/>
    <w:pPr>
      <w:spacing w:after="0" w:line="240" w:lineRule="auto"/>
    </w:pPr>
  </w:style>
  <w:style w:type="character" w:styleId="PlaceholderText">
    <w:name w:val="Placeholder Text"/>
    <w:basedOn w:val="DefaultParagraphFont"/>
    <w:uiPriority w:val="99"/>
    <w:semiHidden/>
    <w:rsid w:val="00513496"/>
    <w:rPr>
      <w:color w:val="808080"/>
    </w:rPr>
  </w:style>
  <w:style w:type="paragraph" w:styleId="ListParagraph">
    <w:name w:val="List Paragraph"/>
    <w:basedOn w:val="Normal"/>
    <w:uiPriority w:val="34"/>
    <w:qFormat/>
    <w:rsid w:val="00B04A8F"/>
    <w:pPr>
      <w:ind w:left="720"/>
      <w:contextualSpacing/>
    </w:pPr>
  </w:style>
  <w:style w:type="paragraph" w:styleId="TOC1">
    <w:name w:val="toc 1"/>
    <w:basedOn w:val="Normal"/>
    <w:next w:val="Normal"/>
    <w:autoRedefine/>
    <w:uiPriority w:val="39"/>
    <w:unhideWhenUsed/>
    <w:rsid w:val="002B1139"/>
    <w:pPr>
      <w:spacing w:after="100"/>
    </w:pPr>
    <w:rPr>
      <w:rFonts w:eastAsiaTheme="minorEastAsia" w:cs="Times New Roman"/>
    </w:rPr>
  </w:style>
  <w:style w:type="paragraph" w:styleId="TOC3">
    <w:name w:val="toc 3"/>
    <w:basedOn w:val="Normal"/>
    <w:next w:val="Normal"/>
    <w:autoRedefine/>
    <w:uiPriority w:val="39"/>
    <w:unhideWhenUsed/>
    <w:rsid w:val="002B1139"/>
    <w:pPr>
      <w:spacing w:after="100"/>
      <w:ind w:left="440"/>
    </w:pPr>
    <w:rPr>
      <w:rFonts w:eastAsiaTheme="minorEastAsia" w:cs="Times New Roman"/>
    </w:rPr>
  </w:style>
  <w:style w:type="character" w:customStyle="1" w:styleId="Heading3Char">
    <w:name w:val="Heading 3 Char"/>
    <w:basedOn w:val="DefaultParagraphFont"/>
    <w:link w:val="Heading3"/>
    <w:uiPriority w:val="9"/>
    <w:rsid w:val="004C192A"/>
    <w:rPr>
      <w:rFonts w:asciiTheme="majorHAnsi" w:eastAsiaTheme="majorEastAsia" w:hAnsiTheme="majorHAnsi" w:cstheme="majorBidi"/>
      <w:color w:val="1F3763" w:themeColor="accent1" w:themeShade="7F"/>
      <w:sz w:val="24"/>
      <w:szCs w:val="24"/>
    </w:rPr>
  </w:style>
  <w:style w:type="character" w:styleId="Emphasis">
    <w:name w:val="Emphasis"/>
    <w:basedOn w:val="DefaultParagraphFont"/>
    <w:uiPriority w:val="20"/>
    <w:qFormat/>
    <w:rsid w:val="008E6888"/>
    <w:rPr>
      <w:i/>
      <w:iCs/>
    </w:rPr>
  </w:style>
  <w:style w:type="paragraph" w:styleId="Bibliography">
    <w:name w:val="Bibliography"/>
    <w:basedOn w:val="Normal"/>
    <w:next w:val="Normal"/>
    <w:uiPriority w:val="37"/>
    <w:unhideWhenUsed/>
    <w:rsid w:val="000A48D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643431">
      <w:bodyDiv w:val="1"/>
      <w:marLeft w:val="0"/>
      <w:marRight w:val="0"/>
      <w:marTop w:val="0"/>
      <w:marBottom w:val="0"/>
      <w:divBdr>
        <w:top w:val="none" w:sz="0" w:space="0" w:color="auto"/>
        <w:left w:val="none" w:sz="0" w:space="0" w:color="auto"/>
        <w:bottom w:val="none" w:sz="0" w:space="0" w:color="auto"/>
        <w:right w:val="none" w:sz="0" w:space="0" w:color="auto"/>
      </w:divBdr>
      <w:divsChild>
        <w:div w:id="1463376676">
          <w:marLeft w:val="0"/>
          <w:marRight w:val="0"/>
          <w:marTop w:val="0"/>
          <w:marBottom w:val="0"/>
          <w:divBdr>
            <w:top w:val="none" w:sz="0" w:space="0" w:color="auto"/>
            <w:left w:val="none" w:sz="0" w:space="0" w:color="auto"/>
            <w:bottom w:val="none" w:sz="0" w:space="0" w:color="auto"/>
            <w:right w:val="none" w:sz="0" w:space="0" w:color="auto"/>
          </w:divBdr>
        </w:div>
        <w:div w:id="214972781">
          <w:marLeft w:val="0"/>
          <w:marRight w:val="0"/>
          <w:marTop w:val="0"/>
          <w:marBottom w:val="0"/>
          <w:divBdr>
            <w:top w:val="none" w:sz="0" w:space="0" w:color="auto"/>
            <w:left w:val="none" w:sz="0" w:space="0" w:color="auto"/>
            <w:bottom w:val="none" w:sz="0" w:space="0" w:color="auto"/>
            <w:right w:val="none" w:sz="0" w:space="0" w:color="auto"/>
          </w:divBdr>
        </w:div>
      </w:divsChild>
    </w:div>
    <w:div w:id="1245187481">
      <w:bodyDiv w:val="1"/>
      <w:marLeft w:val="0"/>
      <w:marRight w:val="0"/>
      <w:marTop w:val="0"/>
      <w:marBottom w:val="0"/>
      <w:divBdr>
        <w:top w:val="none" w:sz="0" w:space="0" w:color="auto"/>
        <w:left w:val="none" w:sz="0" w:space="0" w:color="auto"/>
        <w:bottom w:val="none" w:sz="0" w:space="0" w:color="auto"/>
        <w:right w:val="none" w:sz="0" w:space="0" w:color="auto"/>
      </w:divBdr>
    </w:div>
    <w:div w:id="18075041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54F886-FB83-47A0-905E-A3A170CB6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15</TotalTime>
  <Pages>1</Pages>
  <Words>8362</Words>
  <Characters>47670</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rusha rukshan</dc:creator>
  <cp:keywords/>
  <dc:description/>
  <cp:lastModifiedBy>tharusha rukshan</cp:lastModifiedBy>
  <cp:revision>22</cp:revision>
  <cp:lastPrinted>2021-12-05T21:18:00Z</cp:lastPrinted>
  <dcterms:created xsi:type="dcterms:W3CDTF">2021-11-03T11:17:00Z</dcterms:created>
  <dcterms:modified xsi:type="dcterms:W3CDTF">2021-12-05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obdIFxA"/&gt;&lt;style id="http://www.zotero.org/styles/harvard-university-of-westminster"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